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4FC645" w14:textId="77777777" w:rsidR="00B8708F" w:rsidRPr="00942334" w:rsidRDefault="00B8708F" w:rsidP="00B8708F">
      <w:pPr>
        <w:jc w:val="center"/>
        <w:rPr>
          <w:i/>
          <w:lang w:val="en-US"/>
        </w:rPr>
      </w:pPr>
      <w:r w:rsidRPr="00942334">
        <w:rPr>
          <w:i/>
          <w:lang w:val="en-US"/>
        </w:rPr>
        <w:t>Online Supplementary Material for:</w:t>
      </w:r>
    </w:p>
    <w:p w14:paraId="6075ED73" w14:textId="77777777" w:rsidR="00B8708F" w:rsidRDefault="00B8708F" w:rsidP="00B8708F">
      <w:pPr>
        <w:widowControl w:val="0"/>
        <w:suppressAutoHyphens/>
        <w:spacing w:line="480" w:lineRule="auto"/>
        <w:jc w:val="center"/>
        <w:outlineLvl w:val="0"/>
        <w:rPr>
          <w:rFonts w:eastAsia="Arial Unicode MS"/>
          <w:color w:val="000000"/>
          <w:lang w:val="en-GB"/>
        </w:rPr>
      </w:pPr>
    </w:p>
    <w:p w14:paraId="10F31932" w14:textId="75E207E2" w:rsidR="00B8708F" w:rsidRDefault="00B8708F" w:rsidP="00B8708F">
      <w:pPr>
        <w:jc w:val="center"/>
        <w:rPr>
          <w:rFonts w:eastAsia="Arial Unicode MS"/>
          <w:b/>
          <w:color w:val="000000"/>
          <w:lang w:val="en-GB"/>
        </w:rPr>
      </w:pPr>
      <w:proofErr w:type="gramStart"/>
      <w:r w:rsidRPr="00B8708F">
        <w:rPr>
          <w:rFonts w:eastAsia="Arial Unicode MS"/>
          <w:b/>
          <w:color w:val="000000"/>
          <w:lang w:val="en-GB"/>
        </w:rPr>
        <w:t>Actually</w:t>
      </w:r>
      <w:proofErr w:type="gramEnd"/>
      <w:r w:rsidRPr="00B8708F">
        <w:rPr>
          <w:rFonts w:eastAsia="Arial Unicode MS"/>
          <w:b/>
          <w:color w:val="000000"/>
          <w:lang w:val="en-GB"/>
        </w:rPr>
        <w:t xml:space="preserve"> </w:t>
      </w:r>
      <w:r w:rsidR="00ED7D5A" w:rsidRPr="00ED7D5A">
        <w:rPr>
          <w:rFonts w:eastAsia="Arial Unicode MS"/>
          <w:b/>
          <w:color w:val="000000"/>
          <w:lang w:val="en-GB"/>
        </w:rPr>
        <w:t>Getting Some Satisfaction on the Job: Need-Supply Fit of Fundamental Motives at Work</w:t>
      </w:r>
    </w:p>
    <w:p w14:paraId="3BCDA2CA" w14:textId="5AEAE849" w:rsidR="00B8708F" w:rsidRDefault="00B8708F" w:rsidP="00B8708F">
      <w:pPr>
        <w:jc w:val="center"/>
        <w:rPr>
          <w:rFonts w:eastAsia="Arial Unicode MS"/>
          <w:b/>
          <w:color w:val="000000"/>
          <w:lang w:val="en-GB"/>
        </w:rPr>
      </w:pPr>
    </w:p>
    <w:p w14:paraId="00DE2E9C" w14:textId="77777777" w:rsidR="00B8708F" w:rsidRPr="00B8708F" w:rsidRDefault="00B8708F" w:rsidP="00B8708F">
      <w:pPr>
        <w:jc w:val="center"/>
        <w:rPr>
          <w:b/>
          <w:lang w:val="en-GB"/>
        </w:rPr>
      </w:pPr>
    </w:p>
    <w:p w14:paraId="591A504E" w14:textId="77777777" w:rsidR="00B8708F" w:rsidRPr="00942334" w:rsidRDefault="00B8708F" w:rsidP="00B8708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jc w:val="center"/>
        <w:rPr>
          <w:lang w:val="en-US"/>
        </w:rPr>
      </w:pPr>
      <w:r w:rsidRPr="00942334">
        <w:rPr>
          <w:lang w:val="en-US"/>
        </w:rPr>
        <w:t xml:space="preserve">Note: This supplementary material is intended to appear only on the website linked to the </w:t>
      </w:r>
      <w:proofErr w:type="gramStart"/>
      <w:r w:rsidRPr="00942334">
        <w:rPr>
          <w:lang w:val="en-US"/>
        </w:rPr>
        <w:t>article, and</w:t>
      </w:r>
      <w:proofErr w:type="gramEnd"/>
      <w:r w:rsidRPr="00942334">
        <w:rPr>
          <w:lang w:val="en-US"/>
        </w:rPr>
        <w:t xml:space="preserve"> is not intended for the printed article.</w:t>
      </w:r>
    </w:p>
    <w:p w14:paraId="6187A291" w14:textId="77777777" w:rsidR="00B8708F" w:rsidRPr="00942334" w:rsidRDefault="00B8708F" w:rsidP="00B8708F">
      <w:pPr>
        <w:jc w:val="center"/>
        <w:rPr>
          <w:b/>
          <w:lang w:val="en-US"/>
        </w:rPr>
      </w:pPr>
    </w:p>
    <w:sdt>
      <w:sdtPr>
        <w:rPr>
          <w:rFonts w:asciiTheme="minorHAnsi" w:eastAsiaTheme="minorHAnsi" w:hAnsiTheme="minorHAnsi" w:cs="Times New Roman"/>
          <w:b/>
          <w:bCs/>
          <w:i/>
          <w:iCs/>
          <w:color w:val="auto"/>
          <w:sz w:val="24"/>
          <w:szCs w:val="24"/>
          <w:lang w:val="de-DE"/>
        </w:rPr>
        <w:id w:val="1590271888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/>
          <w:bCs w:val="0"/>
          <w:noProof/>
          <w:lang w:val="fr-FR"/>
        </w:rPr>
      </w:sdtEndPr>
      <w:sdtContent>
        <w:p w14:paraId="3D2384BD" w14:textId="77777777" w:rsidR="00354F67" w:rsidRPr="00354F67" w:rsidRDefault="00354F67" w:rsidP="00DB3751">
          <w:pPr>
            <w:pStyle w:val="Inhaltsverzeichnisberschrift"/>
            <w:spacing w:line="480" w:lineRule="auto"/>
            <w:jc w:val="center"/>
            <w:rPr>
              <w:rFonts w:ascii="Times New Roman" w:hAnsi="Times New Roman" w:cs="Times New Roman"/>
              <w:b/>
              <w:color w:val="000000" w:themeColor="text1"/>
              <w:sz w:val="28"/>
              <w:szCs w:val="28"/>
            </w:rPr>
          </w:pPr>
          <w:r w:rsidRPr="00354F67">
            <w:rPr>
              <w:rFonts w:ascii="Times New Roman" w:hAnsi="Times New Roman" w:cs="Times New Roman"/>
              <w:b/>
              <w:color w:val="000000" w:themeColor="text1"/>
              <w:sz w:val="28"/>
              <w:szCs w:val="28"/>
              <w:lang w:val="de-DE"/>
            </w:rPr>
            <w:t xml:space="preserve">Table </w:t>
          </w:r>
          <w:proofErr w:type="spellStart"/>
          <w:r w:rsidRPr="00354F67">
            <w:rPr>
              <w:rFonts w:ascii="Times New Roman" w:hAnsi="Times New Roman" w:cs="Times New Roman"/>
              <w:b/>
              <w:color w:val="000000" w:themeColor="text1"/>
              <w:sz w:val="28"/>
              <w:szCs w:val="28"/>
              <w:lang w:val="de-DE"/>
            </w:rPr>
            <w:t>of</w:t>
          </w:r>
          <w:proofErr w:type="spellEnd"/>
          <w:r w:rsidRPr="00354F67">
            <w:rPr>
              <w:rFonts w:ascii="Times New Roman" w:hAnsi="Times New Roman" w:cs="Times New Roman"/>
              <w:b/>
              <w:color w:val="000000" w:themeColor="text1"/>
              <w:sz w:val="28"/>
              <w:szCs w:val="28"/>
              <w:lang w:val="de-DE"/>
            </w:rPr>
            <w:t xml:space="preserve"> Content</w:t>
          </w:r>
        </w:p>
        <w:p w14:paraId="1AEDF320" w14:textId="1E3017DD" w:rsidR="00354F67" w:rsidRPr="00DB3751" w:rsidRDefault="00354F67" w:rsidP="00DB3751">
          <w:pPr>
            <w:pStyle w:val="Verzeichnis1"/>
            <w:tabs>
              <w:tab w:val="right" w:leader="dot" w:pos="10450"/>
            </w:tabs>
            <w:spacing w:line="480" w:lineRule="auto"/>
            <w:rPr>
              <w:rFonts w:ascii="Times New Roman" w:eastAsiaTheme="minorEastAsia" w:hAnsi="Times New Roman"/>
              <w:b w:val="0"/>
              <w:bCs w:val="0"/>
              <w:i w:val="0"/>
              <w:noProof/>
              <w:lang w:val="de-DE" w:eastAsia="de-DE"/>
            </w:rPr>
          </w:pPr>
          <w:r w:rsidRPr="009D1F5A">
            <w:rPr>
              <w:rFonts w:ascii="Times New Roman" w:hAnsi="Times New Roman"/>
              <w:b w:val="0"/>
              <w:bCs w:val="0"/>
            </w:rPr>
            <w:fldChar w:fldCharType="begin"/>
          </w:r>
          <w:r w:rsidRPr="009D1F5A">
            <w:rPr>
              <w:rFonts w:ascii="Times New Roman" w:hAnsi="Times New Roman"/>
            </w:rPr>
            <w:instrText>TOC \o "1-3" \h \z \u</w:instrText>
          </w:r>
          <w:r w:rsidRPr="009D1F5A">
            <w:rPr>
              <w:rFonts w:ascii="Times New Roman" w:hAnsi="Times New Roman"/>
              <w:b w:val="0"/>
              <w:bCs w:val="0"/>
            </w:rPr>
            <w:fldChar w:fldCharType="separate"/>
          </w:r>
          <w:hyperlink w:anchor="_Toc1058860" w:history="1">
            <w:r w:rsidRPr="00DB3751">
              <w:rPr>
                <w:rStyle w:val="Hyperlink"/>
                <w:rFonts w:ascii="Times New Roman" w:hAnsi="Times New Roman"/>
                <w:i w:val="0"/>
                <w:noProof/>
              </w:rPr>
              <w:t>Table 1:</w:t>
            </w:r>
            <w:r w:rsidRPr="00DB3751">
              <w:rPr>
                <w:rStyle w:val="Hyperlink"/>
                <w:rFonts w:ascii="Times New Roman" w:hAnsi="Times New Roman"/>
                <w:b w:val="0"/>
                <w:i w:val="0"/>
                <w:noProof/>
              </w:rPr>
              <w:t xml:space="preserve"> Items Used to Assess the Supply through the Workplace for Each Fundamental Motive</w:t>
            </w:r>
            <w:r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ab/>
            </w:r>
            <w:r w:rsidR="0003177F">
              <w:rPr>
                <w:rFonts w:ascii="Times New Roman" w:hAnsi="Times New Roman"/>
                <w:b w:val="0"/>
                <w:i w:val="0"/>
                <w:noProof/>
                <w:webHidden/>
              </w:rPr>
              <w:t>2</w:t>
            </w:r>
          </w:hyperlink>
        </w:p>
        <w:p w14:paraId="3594DADB" w14:textId="0C8DA468" w:rsidR="00354F67" w:rsidRPr="00DB3751" w:rsidRDefault="00325DD7" w:rsidP="00DB3751">
          <w:pPr>
            <w:pStyle w:val="Verzeichnis1"/>
            <w:tabs>
              <w:tab w:val="right" w:leader="dot" w:pos="10450"/>
            </w:tabs>
            <w:spacing w:line="480" w:lineRule="auto"/>
            <w:rPr>
              <w:rFonts w:ascii="Times New Roman" w:eastAsiaTheme="minorEastAsia" w:hAnsi="Times New Roman"/>
              <w:b w:val="0"/>
              <w:bCs w:val="0"/>
              <w:i w:val="0"/>
              <w:noProof/>
              <w:lang w:val="de-DE" w:eastAsia="de-DE"/>
            </w:rPr>
          </w:pPr>
          <w:hyperlink w:anchor="_Toc1058919" w:history="1">
            <w:r w:rsidR="00354F67" w:rsidRPr="00DB3751">
              <w:rPr>
                <w:rStyle w:val="Hyperlink"/>
                <w:rFonts w:ascii="Times New Roman" w:hAnsi="Times New Roman"/>
                <w:i w:val="0"/>
                <w:noProof/>
              </w:rPr>
              <w:t>Table 2</w:t>
            </w:r>
            <w:r w:rsidR="00F10698" w:rsidRPr="00DB3751">
              <w:rPr>
                <w:rStyle w:val="Hyperlink"/>
                <w:rFonts w:ascii="Times New Roman" w:hAnsi="Times New Roman"/>
                <w:i w:val="0"/>
                <w:noProof/>
              </w:rPr>
              <w:t>:</w:t>
            </w:r>
            <w:r w:rsidR="00F10698" w:rsidRPr="00DB3751">
              <w:rPr>
                <w:rStyle w:val="Hyperlink"/>
                <w:rFonts w:ascii="Times New Roman" w:hAnsi="Times New Roman"/>
                <w:b w:val="0"/>
                <w:i w:val="0"/>
                <w:noProof/>
              </w:rPr>
              <w:t xml:space="preserve"> Educational levels</w:t>
            </w:r>
            <w:r w:rsidR="00354F67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ab/>
            </w:r>
            <w:r w:rsidR="00F10698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>4</w:t>
            </w:r>
          </w:hyperlink>
        </w:p>
        <w:p w14:paraId="2DDA3247" w14:textId="3ECF6EE0" w:rsidR="00354F67" w:rsidRPr="00DB3751" w:rsidRDefault="00325DD7" w:rsidP="00DB3751">
          <w:pPr>
            <w:pStyle w:val="Verzeichnis1"/>
            <w:tabs>
              <w:tab w:val="right" w:leader="dot" w:pos="10450"/>
            </w:tabs>
            <w:spacing w:line="480" w:lineRule="auto"/>
            <w:rPr>
              <w:rFonts w:ascii="Times New Roman" w:eastAsiaTheme="minorEastAsia" w:hAnsi="Times New Roman"/>
              <w:b w:val="0"/>
              <w:bCs w:val="0"/>
              <w:i w:val="0"/>
              <w:noProof/>
              <w:lang w:val="de-DE" w:eastAsia="de-DE"/>
            </w:rPr>
          </w:pPr>
          <w:hyperlink w:anchor="_Toc1058930" w:history="1">
            <w:r w:rsidR="00354F67" w:rsidRPr="00DB3751">
              <w:rPr>
                <w:rStyle w:val="Hyperlink"/>
                <w:rFonts w:ascii="Times New Roman" w:hAnsi="Times New Roman"/>
                <w:i w:val="0"/>
                <w:noProof/>
              </w:rPr>
              <w:t>Table 3</w:t>
            </w:r>
            <w:r w:rsidR="00F10698" w:rsidRPr="00DB3751">
              <w:rPr>
                <w:rStyle w:val="Hyperlink"/>
                <w:rFonts w:ascii="Times New Roman" w:hAnsi="Times New Roman"/>
                <w:i w:val="0"/>
                <w:noProof/>
              </w:rPr>
              <w:t>:</w:t>
            </w:r>
            <w:r w:rsidR="00F10698" w:rsidRPr="00DB3751">
              <w:rPr>
                <w:rStyle w:val="Hyperlink"/>
                <w:rFonts w:ascii="Times New Roman" w:hAnsi="Times New Roman"/>
                <w:b w:val="0"/>
                <w:i w:val="0"/>
                <w:noProof/>
              </w:rPr>
              <w:t xml:space="preserve"> Spearman Rank Correlations for the 16mrs Scales, the Items Assessing Supply through the Workplace, and Job Satisfaction</w:t>
            </w:r>
            <w:r w:rsidR="00354F67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ab/>
            </w:r>
            <w:r w:rsidR="00F10698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>5</w:t>
            </w:r>
          </w:hyperlink>
        </w:p>
        <w:p w14:paraId="19456B92" w14:textId="542ACE10" w:rsidR="00354F67" w:rsidRPr="00DB3751" w:rsidRDefault="00325DD7" w:rsidP="00DB3751">
          <w:pPr>
            <w:pStyle w:val="Verzeichnis1"/>
            <w:tabs>
              <w:tab w:val="right" w:leader="dot" w:pos="10450"/>
            </w:tabs>
            <w:spacing w:line="480" w:lineRule="auto"/>
            <w:rPr>
              <w:rFonts w:ascii="Times New Roman" w:eastAsiaTheme="minorEastAsia" w:hAnsi="Times New Roman"/>
              <w:b w:val="0"/>
              <w:bCs w:val="0"/>
              <w:i w:val="0"/>
              <w:noProof/>
              <w:lang w:val="de-DE" w:eastAsia="de-DE"/>
            </w:rPr>
          </w:pPr>
          <w:hyperlink w:anchor="_Toc1058935" w:history="1">
            <w:r w:rsidR="00354F67" w:rsidRPr="00DB3751">
              <w:rPr>
                <w:rStyle w:val="Hyperlink"/>
                <w:rFonts w:ascii="Times New Roman" w:hAnsi="Times New Roman"/>
                <w:i w:val="0"/>
                <w:noProof/>
              </w:rPr>
              <w:t>Table 4</w:t>
            </w:r>
            <w:r w:rsidR="00F10698" w:rsidRPr="00DB3751">
              <w:rPr>
                <w:rStyle w:val="Hyperlink"/>
                <w:rFonts w:ascii="Times New Roman" w:hAnsi="Times New Roman"/>
                <w:i w:val="0"/>
                <w:noProof/>
              </w:rPr>
              <w:t>:</w:t>
            </w:r>
            <w:r w:rsidR="00F10698" w:rsidRPr="00DB3751">
              <w:rPr>
                <w:rStyle w:val="Hyperlink"/>
                <w:rFonts w:ascii="Times New Roman" w:hAnsi="Times New Roman"/>
                <w:b w:val="0"/>
                <w:i w:val="0"/>
                <w:noProof/>
              </w:rPr>
              <w:t xml:space="preserve"> </w:t>
            </w:r>
            <w:r w:rsidR="00F10698" w:rsidRPr="00DB3751">
              <w:rPr>
                <w:b w:val="0"/>
                <w:i w:val="0"/>
                <w:sz w:val="22"/>
              </w:rPr>
              <w:t>Spearman Rank Correlations for the 16mrs Scales</w:t>
            </w:r>
            <w:r w:rsidR="00354F67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ab/>
            </w:r>
            <w:r w:rsidR="00F10698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>7</w:t>
            </w:r>
          </w:hyperlink>
        </w:p>
        <w:p w14:paraId="2EB28834" w14:textId="42DF8AF4" w:rsidR="00354F67" w:rsidRPr="00DB3751" w:rsidRDefault="00325DD7" w:rsidP="00DB3751">
          <w:pPr>
            <w:pStyle w:val="Verzeichnis1"/>
            <w:tabs>
              <w:tab w:val="right" w:leader="dot" w:pos="10450"/>
            </w:tabs>
            <w:spacing w:line="480" w:lineRule="auto"/>
            <w:rPr>
              <w:rFonts w:ascii="Times New Roman" w:eastAsiaTheme="minorEastAsia" w:hAnsi="Times New Roman"/>
              <w:b w:val="0"/>
              <w:bCs w:val="0"/>
              <w:i w:val="0"/>
              <w:noProof/>
              <w:lang w:val="de-DE" w:eastAsia="de-DE"/>
            </w:rPr>
          </w:pPr>
          <w:hyperlink w:anchor="_Toc1058950" w:history="1">
            <w:r w:rsidR="00354F67" w:rsidRPr="00DB3751">
              <w:rPr>
                <w:rStyle w:val="Hyperlink"/>
                <w:rFonts w:ascii="Times New Roman" w:hAnsi="Times New Roman"/>
                <w:i w:val="0"/>
                <w:noProof/>
              </w:rPr>
              <w:t>Table 5</w:t>
            </w:r>
            <w:r w:rsidR="00F10698" w:rsidRPr="00DB3751">
              <w:rPr>
                <w:rStyle w:val="Hyperlink"/>
                <w:rFonts w:ascii="Times New Roman" w:hAnsi="Times New Roman"/>
                <w:i w:val="0"/>
                <w:noProof/>
              </w:rPr>
              <w:t>:</w:t>
            </w:r>
            <w:r w:rsidR="00F10698" w:rsidRPr="00DB3751">
              <w:rPr>
                <w:rStyle w:val="Hyperlink"/>
                <w:rFonts w:ascii="Times New Roman" w:hAnsi="Times New Roman"/>
                <w:b w:val="0"/>
                <w:i w:val="0"/>
                <w:noProof/>
              </w:rPr>
              <w:t xml:space="preserve"> </w:t>
            </w:r>
            <w:r w:rsidR="00F10698" w:rsidRPr="00DB3751">
              <w:rPr>
                <w:b w:val="0"/>
                <w:i w:val="0"/>
                <w:sz w:val="22"/>
              </w:rPr>
              <w:t>Spearman Rank Correlations for the Items Assessing Supply through the Workplace</w:t>
            </w:r>
            <w:r w:rsidR="00354F67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ab/>
            </w:r>
            <w:r w:rsidR="00F10698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>8</w:t>
            </w:r>
          </w:hyperlink>
        </w:p>
        <w:p w14:paraId="3E229196" w14:textId="2AA82BEE" w:rsidR="00124648" w:rsidRDefault="00325DD7" w:rsidP="00124648">
          <w:pPr>
            <w:pStyle w:val="Verzeichnis1"/>
            <w:tabs>
              <w:tab w:val="right" w:leader="dot" w:pos="10450"/>
            </w:tabs>
            <w:spacing w:line="480" w:lineRule="auto"/>
            <w:rPr>
              <w:b w:val="0"/>
              <w:bCs w:val="0"/>
              <w:noProof/>
            </w:rPr>
          </w:pPr>
          <w:hyperlink w:anchor="_Toc1058951" w:history="1">
            <w:r w:rsidR="00354F67" w:rsidRPr="00DB3751">
              <w:rPr>
                <w:rStyle w:val="Hyperlink"/>
                <w:rFonts w:ascii="Times New Roman" w:hAnsi="Times New Roman"/>
                <w:i w:val="0"/>
                <w:noProof/>
              </w:rPr>
              <w:t>Table 6</w:t>
            </w:r>
            <w:r w:rsidR="00DB3751" w:rsidRPr="00DB3751">
              <w:rPr>
                <w:rStyle w:val="Hyperlink"/>
                <w:rFonts w:ascii="Times New Roman" w:hAnsi="Times New Roman"/>
                <w:i w:val="0"/>
                <w:noProof/>
              </w:rPr>
              <w:t>:</w:t>
            </w:r>
            <w:r w:rsidR="00DB3751" w:rsidRPr="00DB3751">
              <w:rPr>
                <w:rStyle w:val="Hyperlink"/>
                <w:rFonts w:ascii="Times New Roman" w:hAnsi="Times New Roman"/>
                <w:b w:val="0"/>
                <w:i w:val="0"/>
                <w:noProof/>
              </w:rPr>
              <w:t xml:space="preserve"> Effects Included in the Selected Model for Each Motive</w:t>
            </w:r>
            <w:r w:rsidR="00354F67" w:rsidRPr="00DB3751">
              <w:rPr>
                <w:rFonts w:ascii="Times New Roman" w:hAnsi="Times New Roman"/>
                <w:b w:val="0"/>
                <w:i w:val="0"/>
                <w:noProof/>
                <w:webHidden/>
              </w:rPr>
              <w:tab/>
            </w:r>
            <w:r w:rsidR="0003177F">
              <w:rPr>
                <w:rFonts w:ascii="Times New Roman" w:hAnsi="Times New Roman"/>
                <w:b w:val="0"/>
                <w:i w:val="0"/>
                <w:noProof/>
                <w:webHidden/>
              </w:rPr>
              <w:t>9</w:t>
            </w:r>
          </w:hyperlink>
          <w:r w:rsidR="00354F67" w:rsidRPr="009D1F5A">
            <w:rPr>
              <w:b w:val="0"/>
              <w:bCs w:val="0"/>
              <w:noProof/>
            </w:rPr>
            <w:fldChar w:fldCharType="end"/>
          </w:r>
        </w:p>
      </w:sdtContent>
    </w:sdt>
    <w:p w14:paraId="08A9B0AF" w14:textId="0F90E25B" w:rsidR="00124648" w:rsidRPr="00124648" w:rsidRDefault="00325DD7" w:rsidP="00124648">
      <w:pPr>
        <w:pStyle w:val="Verzeichnis1"/>
        <w:tabs>
          <w:tab w:val="right" w:leader="dot" w:pos="10450"/>
        </w:tabs>
        <w:spacing w:line="480" w:lineRule="auto"/>
        <w:rPr>
          <w:rFonts w:ascii="Times New Roman" w:eastAsiaTheme="minorEastAsia" w:hAnsi="Times New Roman"/>
          <w:b w:val="0"/>
          <w:bCs w:val="0"/>
          <w:i w:val="0"/>
          <w:noProof/>
          <w:lang w:eastAsia="de-DE"/>
        </w:rPr>
      </w:pPr>
      <w:hyperlink w:anchor="_Toc1058935" w:history="1">
        <w:r w:rsidR="00124648" w:rsidRPr="00124648">
          <w:rPr>
            <w:rStyle w:val="Hyperlink"/>
            <w:rFonts w:ascii="Times New Roman" w:hAnsi="Times New Roman"/>
            <w:i w:val="0"/>
            <w:noProof/>
            <w:color w:val="000000" w:themeColor="text1"/>
            <w:u w:val="none"/>
          </w:rPr>
          <w:t>References</w:t>
        </w:r>
        <w:r w:rsidR="00124648" w:rsidRPr="00DB3751">
          <w:rPr>
            <w:rFonts w:ascii="Times New Roman" w:hAnsi="Times New Roman"/>
            <w:b w:val="0"/>
            <w:i w:val="0"/>
            <w:noProof/>
            <w:webHidden/>
          </w:rPr>
          <w:tab/>
        </w:r>
        <w:r w:rsidR="00124648">
          <w:rPr>
            <w:rFonts w:ascii="Times New Roman" w:hAnsi="Times New Roman"/>
            <w:b w:val="0"/>
            <w:i w:val="0"/>
            <w:noProof/>
            <w:webHidden/>
          </w:rPr>
          <w:t>11</w:t>
        </w:r>
      </w:hyperlink>
    </w:p>
    <w:p w14:paraId="18683457" w14:textId="06776C8B" w:rsidR="003B06C1" w:rsidRPr="00124648" w:rsidRDefault="003B06C1" w:rsidP="00B8708F">
      <w:pPr>
        <w:spacing w:line="480" w:lineRule="auto"/>
        <w:outlineLvl w:val="0"/>
        <w:rPr>
          <w:sz w:val="22"/>
          <w:lang w:val="en-US"/>
        </w:rPr>
      </w:pPr>
    </w:p>
    <w:p w14:paraId="7473F609" w14:textId="77777777" w:rsidR="00B8708F" w:rsidRPr="00124648" w:rsidRDefault="00B8708F">
      <w:pPr>
        <w:rPr>
          <w:sz w:val="22"/>
          <w:lang w:val="en-US"/>
        </w:rPr>
      </w:pPr>
      <w:r w:rsidRPr="00124648">
        <w:rPr>
          <w:sz w:val="22"/>
          <w:lang w:val="en-US"/>
        </w:rPr>
        <w:br w:type="page"/>
      </w:r>
    </w:p>
    <w:p w14:paraId="66018082" w14:textId="5C88500D" w:rsidR="00EA1AC0" w:rsidRPr="009B48F2" w:rsidRDefault="00EA1AC0" w:rsidP="009D7472">
      <w:pPr>
        <w:spacing w:line="480" w:lineRule="auto"/>
        <w:outlineLvl w:val="0"/>
        <w:rPr>
          <w:sz w:val="22"/>
          <w:lang w:val="en-US"/>
        </w:rPr>
      </w:pPr>
      <w:r w:rsidRPr="009B48F2">
        <w:rPr>
          <w:sz w:val="22"/>
          <w:lang w:val="en-US"/>
        </w:rPr>
        <w:lastRenderedPageBreak/>
        <w:t>Table 1</w:t>
      </w:r>
    </w:p>
    <w:p w14:paraId="676355B9" w14:textId="3274750B" w:rsidR="00EA1AC0" w:rsidRPr="009B48F2" w:rsidRDefault="00EA1AC0" w:rsidP="00EA1AC0">
      <w:pPr>
        <w:spacing w:line="480" w:lineRule="auto"/>
        <w:outlineLvl w:val="0"/>
        <w:rPr>
          <w:i/>
          <w:lang w:val="en-US"/>
        </w:rPr>
      </w:pPr>
      <w:r w:rsidRPr="009B48F2">
        <w:rPr>
          <w:i/>
          <w:lang w:val="en-US"/>
        </w:rPr>
        <w:t xml:space="preserve">Items </w:t>
      </w:r>
      <w:r w:rsidR="004113DA" w:rsidRPr="009B48F2">
        <w:rPr>
          <w:i/>
          <w:lang w:val="en-US"/>
        </w:rPr>
        <w:t>U</w:t>
      </w:r>
      <w:r w:rsidRPr="009B48F2">
        <w:rPr>
          <w:i/>
          <w:lang w:val="en-US"/>
        </w:rPr>
        <w:t xml:space="preserve">sed to </w:t>
      </w:r>
      <w:r w:rsidR="004113DA" w:rsidRPr="009B48F2">
        <w:rPr>
          <w:i/>
          <w:lang w:val="en-US"/>
        </w:rPr>
        <w:t>A</w:t>
      </w:r>
      <w:r w:rsidRPr="009B48F2">
        <w:rPr>
          <w:i/>
          <w:lang w:val="en-US"/>
        </w:rPr>
        <w:t xml:space="preserve">ssess the </w:t>
      </w:r>
      <w:r w:rsidR="004113DA" w:rsidRPr="009B48F2">
        <w:rPr>
          <w:i/>
          <w:lang w:val="en-US"/>
        </w:rPr>
        <w:t>S</w:t>
      </w:r>
      <w:r w:rsidRPr="009B48F2">
        <w:rPr>
          <w:i/>
          <w:lang w:val="en-US"/>
        </w:rPr>
        <w:t xml:space="preserve">upply through the </w:t>
      </w:r>
      <w:r w:rsidR="004113DA" w:rsidRPr="009B48F2">
        <w:rPr>
          <w:i/>
          <w:lang w:val="en-US"/>
        </w:rPr>
        <w:t>W</w:t>
      </w:r>
      <w:r w:rsidRPr="009B48F2">
        <w:rPr>
          <w:i/>
          <w:lang w:val="en-US"/>
        </w:rPr>
        <w:t xml:space="preserve">orkplace for </w:t>
      </w:r>
      <w:r w:rsidR="004113DA" w:rsidRPr="009B48F2">
        <w:rPr>
          <w:i/>
          <w:lang w:val="en-US"/>
        </w:rPr>
        <w:t>E</w:t>
      </w:r>
      <w:r w:rsidRPr="009B48F2">
        <w:rPr>
          <w:i/>
          <w:lang w:val="en-US"/>
        </w:rPr>
        <w:t xml:space="preserve">ach </w:t>
      </w:r>
      <w:r w:rsidR="004113DA" w:rsidRPr="009B48F2">
        <w:rPr>
          <w:i/>
          <w:lang w:val="en-US"/>
        </w:rPr>
        <w:t>F</w:t>
      </w:r>
      <w:r w:rsidRPr="009B48F2">
        <w:rPr>
          <w:i/>
          <w:lang w:val="en-US"/>
        </w:rPr>
        <w:t xml:space="preserve">undamental </w:t>
      </w:r>
      <w:r w:rsidR="004113DA" w:rsidRPr="009B48F2">
        <w:rPr>
          <w:i/>
          <w:lang w:val="en-US"/>
        </w:rPr>
        <w:t>M</w:t>
      </w:r>
      <w:r w:rsidRPr="009B48F2">
        <w:rPr>
          <w:i/>
          <w:lang w:val="en-US"/>
        </w:rPr>
        <w:t>otive</w:t>
      </w:r>
    </w:p>
    <w:tbl>
      <w:tblPr>
        <w:tblStyle w:val="Tabellenraster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6893"/>
      </w:tblGrid>
      <w:tr w:rsidR="00EA1AC0" w14:paraId="18152C55" w14:textId="77777777" w:rsidTr="00047626">
        <w:tc>
          <w:tcPr>
            <w:tcW w:w="2127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70EBCD86" w14:textId="77777777" w:rsidR="00EA1AC0" w:rsidRPr="00047626" w:rsidRDefault="00EA1AC0" w:rsidP="0018006F">
            <w:pPr>
              <w:spacing w:line="360" w:lineRule="auto"/>
              <w:outlineLvl w:val="0"/>
            </w:pPr>
            <w:proofErr w:type="spellStart"/>
            <w:r w:rsidRPr="00047626">
              <w:t>Scale</w:t>
            </w:r>
            <w:proofErr w:type="spellEnd"/>
          </w:p>
        </w:tc>
        <w:tc>
          <w:tcPr>
            <w:tcW w:w="689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13875E8" w14:textId="6D611A4B" w:rsidR="00EA1AC0" w:rsidRPr="00047626" w:rsidRDefault="00EA1AC0" w:rsidP="00EA1AC0">
            <w:pPr>
              <w:spacing w:line="360" w:lineRule="auto"/>
              <w:outlineLvl w:val="0"/>
            </w:pPr>
            <w:r w:rsidRPr="00047626">
              <w:t>Item</w:t>
            </w:r>
          </w:p>
        </w:tc>
      </w:tr>
      <w:tr w:rsidR="00EA1AC0" w:rsidRPr="0003177F" w14:paraId="14F5C24B" w14:textId="77777777" w:rsidTr="00047626">
        <w:tc>
          <w:tcPr>
            <w:tcW w:w="2127" w:type="dxa"/>
            <w:tcBorders>
              <w:top w:val="single" w:sz="4" w:space="0" w:color="000000" w:themeColor="text1"/>
            </w:tcBorders>
          </w:tcPr>
          <w:p w14:paraId="1A80ABCD" w14:textId="77777777" w:rsidR="00EA1AC0" w:rsidRPr="00047626" w:rsidRDefault="00EA1AC0" w:rsidP="0018006F">
            <w:pPr>
              <w:spacing w:line="360" w:lineRule="auto"/>
              <w:outlineLvl w:val="0"/>
            </w:pPr>
            <w:proofErr w:type="spellStart"/>
            <w:r w:rsidRPr="00047626">
              <w:t>Curiosity</w:t>
            </w:r>
            <w:proofErr w:type="spellEnd"/>
          </w:p>
        </w:tc>
        <w:tc>
          <w:tcPr>
            <w:tcW w:w="6893" w:type="dxa"/>
            <w:tcBorders>
              <w:top w:val="single" w:sz="4" w:space="0" w:color="000000" w:themeColor="text1"/>
            </w:tcBorders>
          </w:tcPr>
          <w:p w14:paraId="554BA014" w14:textId="6FD1A5A8" w:rsidR="00EA1AC0" w:rsidRPr="009B48F2" w:rsidRDefault="0058393F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challenge your mind and gain knowledge?</w:t>
            </w:r>
          </w:p>
        </w:tc>
      </w:tr>
      <w:tr w:rsidR="00EA1AC0" w:rsidRPr="0003177F" w14:paraId="0733EE88" w14:textId="77777777" w:rsidTr="00047626">
        <w:tc>
          <w:tcPr>
            <w:tcW w:w="2127" w:type="dxa"/>
          </w:tcPr>
          <w:p w14:paraId="26C08951" w14:textId="77777777" w:rsidR="00EA1AC0" w:rsidRPr="00047626" w:rsidRDefault="00EA1AC0" w:rsidP="0018006F">
            <w:pPr>
              <w:spacing w:line="360" w:lineRule="auto"/>
              <w:outlineLvl w:val="0"/>
            </w:pPr>
            <w:r w:rsidRPr="00047626">
              <w:t xml:space="preserve">Social </w:t>
            </w:r>
            <w:proofErr w:type="spellStart"/>
            <w:r w:rsidRPr="00047626">
              <w:t>Acceptance</w:t>
            </w:r>
            <w:proofErr w:type="spellEnd"/>
          </w:p>
        </w:tc>
        <w:tc>
          <w:tcPr>
            <w:tcW w:w="6893" w:type="dxa"/>
          </w:tcPr>
          <w:p w14:paraId="4360AD0F" w14:textId="15B294EE" w:rsidR="00EA1AC0" w:rsidRPr="009B48F2" w:rsidRDefault="00047626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receive acceptance and recognition from other people?</w:t>
            </w:r>
          </w:p>
        </w:tc>
      </w:tr>
      <w:tr w:rsidR="00EA1AC0" w:rsidRPr="0003177F" w14:paraId="151C2A31" w14:textId="77777777" w:rsidTr="00047626">
        <w:tc>
          <w:tcPr>
            <w:tcW w:w="2127" w:type="dxa"/>
          </w:tcPr>
          <w:p w14:paraId="72197594" w14:textId="77777777" w:rsidR="00EA1AC0" w:rsidRPr="00047626" w:rsidRDefault="00EA1AC0" w:rsidP="0018006F">
            <w:pPr>
              <w:spacing w:line="360" w:lineRule="auto"/>
              <w:outlineLvl w:val="0"/>
            </w:pPr>
            <w:r w:rsidRPr="00047626">
              <w:t>Dominance</w:t>
            </w:r>
          </w:p>
        </w:tc>
        <w:tc>
          <w:tcPr>
            <w:tcW w:w="6893" w:type="dxa"/>
          </w:tcPr>
          <w:p w14:paraId="55C09E7C" w14:textId="00C89CB3" w:rsidR="00EA1AC0" w:rsidRPr="009B48F2" w:rsidRDefault="0058393F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influence other people?</w:t>
            </w:r>
          </w:p>
        </w:tc>
      </w:tr>
      <w:tr w:rsidR="00EA1AC0" w:rsidRPr="0003177F" w14:paraId="04DD2B25" w14:textId="77777777" w:rsidTr="00047626">
        <w:tc>
          <w:tcPr>
            <w:tcW w:w="2127" w:type="dxa"/>
          </w:tcPr>
          <w:p w14:paraId="2336BF64" w14:textId="77777777" w:rsidR="00EA1AC0" w:rsidRPr="00047626" w:rsidRDefault="00EA1AC0" w:rsidP="0018006F">
            <w:pPr>
              <w:spacing w:line="360" w:lineRule="auto"/>
              <w:outlineLvl w:val="0"/>
            </w:pPr>
            <w:proofErr w:type="spellStart"/>
            <w:r w:rsidRPr="00047626">
              <w:t>Status</w:t>
            </w:r>
            <w:proofErr w:type="spellEnd"/>
          </w:p>
        </w:tc>
        <w:tc>
          <w:tcPr>
            <w:tcW w:w="6893" w:type="dxa"/>
          </w:tcPr>
          <w:p w14:paraId="065934FA" w14:textId="22A597C2" w:rsidR="00EA1AC0" w:rsidRPr="009B48F2" w:rsidRDefault="002A6564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increase your social prestige?</w:t>
            </w:r>
          </w:p>
        </w:tc>
      </w:tr>
      <w:tr w:rsidR="00EA1AC0" w:rsidRPr="0003177F" w14:paraId="75C3178F" w14:textId="77777777" w:rsidTr="00047626">
        <w:tc>
          <w:tcPr>
            <w:tcW w:w="2127" w:type="dxa"/>
          </w:tcPr>
          <w:p w14:paraId="53C984CB" w14:textId="77777777" w:rsidR="00EA1AC0" w:rsidRPr="00047626" w:rsidRDefault="00EA1AC0" w:rsidP="0018006F">
            <w:pPr>
              <w:spacing w:line="360" w:lineRule="auto"/>
              <w:outlineLvl w:val="0"/>
            </w:pPr>
            <w:proofErr w:type="spellStart"/>
            <w:r w:rsidRPr="00047626">
              <w:t>Retention</w:t>
            </w:r>
            <w:proofErr w:type="spellEnd"/>
          </w:p>
        </w:tc>
        <w:tc>
          <w:tcPr>
            <w:tcW w:w="6893" w:type="dxa"/>
          </w:tcPr>
          <w:p w14:paraId="74F84F3D" w14:textId="5C984498" w:rsidR="00EA1AC0" w:rsidRPr="009B48F2" w:rsidRDefault="002A6564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economize stocks?</w:t>
            </w:r>
          </w:p>
        </w:tc>
      </w:tr>
      <w:tr w:rsidR="00EA1AC0" w:rsidRPr="0003177F" w14:paraId="7913E9E6" w14:textId="77777777" w:rsidTr="00047626">
        <w:tc>
          <w:tcPr>
            <w:tcW w:w="2127" w:type="dxa"/>
          </w:tcPr>
          <w:p w14:paraId="36229C2E" w14:textId="77777777" w:rsidR="00EA1AC0" w:rsidRPr="00047626" w:rsidRDefault="00EA1AC0" w:rsidP="0018006F">
            <w:pPr>
              <w:spacing w:line="360" w:lineRule="auto"/>
              <w:outlineLvl w:val="0"/>
            </w:pPr>
            <w:proofErr w:type="spellStart"/>
            <w:r w:rsidRPr="00047626">
              <w:t>Autonomy</w:t>
            </w:r>
            <w:proofErr w:type="spellEnd"/>
          </w:p>
        </w:tc>
        <w:tc>
          <w:tcPr>
            <w:tcW w:w="6893" w:type="dxa"/>
          </w:tcPr>
          <w:p w14:paraId="68CE61A2" w14:textId="02432F16" w:rsidR="00EA1AC0" w:rsidRPr="009B48F2" w:rsidRDefault="002A6564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work autonomously or be independent?</w:t>
            </w:r>
          </w:p>
        </w:tc>
      </w:tr>
      <w:tr w:rsidR="00EA1AC0" w:rsidRPr="0003177F" w14:paraId="09C1581A" w14:textId="77777777" w:rsidTr="00047626">
        <w:tc>
          <w:tcPr>
            <w:tcW w:w="2127" w:type="dxa"/>
          </w:tcPr>
          <w:p w14:paraId="229BCA12" w14:textId="77777777" w:rsidR="00EA1AC0" w:rsidRPr="00047626" w:rsidRDefault="00EA1AC0" w:rsidP="0018006F">
            <w:pPr>
              <w:spacing w:line="360" w:lineRule="auto"/>
              <w:outlineLvl w:val="0"/>
            </w:pPr>
            <w:r w:rsidRPr="00047626">
              <w:t>Social Participation</w:t>
            </w:r>
          </w:p>
        </w:tc>
        <w:tc>
          <w:tcPr>
            <w:tcW w:w="6893" w:type="dxa"/>
          </w:tcPr>
          <w:p w14:paraId="4DA3E71C" w14:textId="1032C776" w:rsidR="00EA1AC0" w:rsidRPr="009B48F2" w:rsidRDefault="0018006F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 xml:space="preserve">To what extent does your job offer the opportunity to establish </w:t>
            </w:r>
            <w:r w:rsidR="005E5132" w:rsidRPr="009B48F2">
              <w:rPr>
                <w:lang w:val="en-US"/>
              </w:rPr>
              <w:t>cordial relationships with other people and maintain them?</w:t>
            </w:r>
            <w:r w:rsidRPr="009B48F2">
              <w:rPr>
                <w:lang w:val="en-US"/>
              </w:rPr>
              <w:t xml:space="preserve"> </w:t>
            </w:r>
          </w:p>
        </w:tc>
      </w:tr>
      <w:tr w:rsidR="00EA1AC0" w:rsidRPr="0003177F" w14:paraId="5CC76A9D" w14:textId="77777777" w:rsidTr="00047626">
        <w:tc>
          <w:tcPr>
            <w:tcW w:w="2127" w:type="dxa"/>
          </w:tcPr>
          <w:p w14:paraId="740C50BC" w14:textId="77777777" w:rsidR="00EA1AC0" w:rsidRPr="00047626" w:rsidRDefault="00EA1AC0" w:rsidP="0018006F">
            <w:pPr>
              <w:spacing w:line="360" w:lineRule="auto"/>
              <w:outlineLvl w:val="0"/>
            </w:pPr>
            <w:proofErr w:type="spellStart"/>
            <w:r w:rsidRPr="00047626">
              <w:t>Morality</w:t>
            </w:r>
            <w:proofErr w:type="spellEnd"/>
          </w:p>
        </w:tc>
        <w:tc>
          <w:tcPr>
            <w:tcW w:w="6893" w:type="dxa"/>
          </w:tcPr>
          <w:p w14:paraId="178224D3" w14:textId="38BB033C" w:rsidR="00EA1AC0" w:rsidRPr="009B48F2" w:rsidRDefault="00047626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act in a moral way and obey the rules and laws of society?</w:t>
            </w:r>
          </w:p>
        </w:tc>
      </w:tr>
      <w:tr w:rsidR="00EA1AC0" w:rsidRPr="0003177F" w14:paraId="7E8642DB" w14:textId="77777777" w:rsidTr="00047626">
        <w:tc>
          <w:tcPr>
            <w:tcW w:w="2127" w:type="dxa"/>
          </w:tcPr>
          <w:p w14:paraId="06DB0D25" w14:textId="77777777" w:rsidR="00EA1AC0" w:rsidRPr="00047626" w:rsidRDefault="00EA1AC0" w:rsidP="0018006F">
            <w:pPr>
              <w:spacing w:line="360" w:lineRule="auto"/>
              <w:outlineLvl w:val="0"/>
            </w:pPr>
            <w:proofErr w:type="spellStart"/>
            <w:r w:rsidRPr="00047626">
              <w:t>Idealism</w:t>
            </w:r>
            <w:proofErr w:type="spellEnd"/>
          </w:p>
        </w:tc>
        <w:tc>
          <w:tcPr>
            <w:tcW w:w="6893" w:type="dxa"/>
          </w:tcPr>
          <w:p w14:paraId="1C93EF4E" w14:textId="45C0DC53" w:rsidR="00EA1AC0" w:rsidRPr="009B48F2" w:rsidRDefault="0058393F" w:rsidP="00047626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support people in need?</w:t>
            </w:r>
          </w:p>
        </w:tc>
      </w:tr>
      <w:tr w:rsidR="002A6564" w:rsidRPr="0003177F" w14:paraId="2BB057E8" w14:textId="77777777" w:rsidTr="00047626">
        <w:tc>
          <w:tcPr>
            <w:tcW w:w="2127" w:type="dxa"/>
          </w:tcPr>
          <w:p w14:paraId="7D127CE9" w14:textId="77777777" w:rsidR="002A6564" w:rsidRPr="00047626" w:rsidRDefault="002A6564" w:rsidP="002A6564">
            <w:pPr>
              <w:spacing w:line="360" w:lineRule="auto"/>
              <w:outlineLvl w:val="0"/>
            </w:pPr>
            <w:r w:rsidRPr="00047626">
              <w:t>Structure</w:t>
            </w:r>
          </w:p>
        </w:tc>
        <w:tc>
          <w:tcPr>
            <w:tcW w:w="6893" w:type="dxa"/>
          </w:tcPr>
          <w:p w14:paraId="494EE936" w14:textId="27BF69EE" w:rsidR="002A6564" w:rsidRPr="009B48F2" w:rsidRDefault="002A6564" w:rsidP="002A6564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structure things or processes?</w:t>
            </w:r>
          </w:p>
        </w:tc>
      </w:tr>
      <w:tr w:rsidR="002A6564" w:rsidRPr="0003177F" w14:paraId="42A5652E" w14:textId="77777777" w:rsidTr="00047626">
        <w:tc>
          <w:tcPr>
            <w:tcW w:w="2127" w:type="dxa"/>
          </w:tcPr>
          <w:p w14:paraId="6F7C1A3B" w14:textId="77777777" w:rsidR="002A6564" w:rsidRPr="00047626" w:rsidRDefault="002A6564" w:rsidP="002A6564">
            <w:pPr>
              <w:spacing w:line="360" w:lineRule="auto"/>
              <w:outlineLvl w:val="0"/>
            </w:pPr>
            <w:proofErr w:type="spellStart"/>
            <w:r w:rsidRPr="00047626">
              <w:t>Safety</w:t>
            </w:r>
            <w:proofErr w:type="spellEnd"/>
          </w:p>
        </w:tc>
        <w:tc>
          <w:tcPr>
            <w:tcW w:w="6893" w:type="dxa"/>
          </w:tcPr>
          <w:p w14:paraId="0707345C" w14:textId="7AF4769E" w:rsidR="002A6564" w:rsidRPr="009B48F2" w:rsidRDefault="002A6564" w:rsidP="002A6564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live a quiet and safe life?</w:t>
            </w:r>
          </w:p>
        </w:tc>
      </w:tr>
      <w:tr w:rsidR="002A6564" w:rsidRPr="0003177F" w14:paraId="602183F6" w14:textId="77777777" w:rsidTr="00047626">
        <w:tc>
          <w:tcPr>
            <w:tcW w:w="2127" w:type="dxa"/>
          </w:tcPr>
          <w:p w14:paraId="2A6DC035" w14:textId="77777777" w:rsidR="002A6564" w:rsidRPr="00047626" w:rsidRDefault="002A6564" w:rsidP="002A6564">
            <w:pPr>
              <w:spacing w:line="360" w:lineRule="auto"/>
              <w:outlineLvl w:val="0"/>
            </w:pPr>
            <w:r w:rsidRPr="00047626">
              <w:t>Revenge</w:t>
            </w:r>
          </w:p>
        </w:tc>
        <w:tc>
          <w:tcPr>
            <w:tcW w:w="6893" w:type="dxa"/>
          </w:tcPr>
          <w:p w14:paraId="4F736EC5" w14:textId="2C677658" w:rsidR="002A6564" w:rsidRPr="009B48F2" w:rsidRDefault="002A6564" w:rsidP="002A6564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</w:t>
            </w:r>
            <w:r w:rsidR="00BB5845" w:rsidRPr="009B48F2">
              <w:rPr>
                <w:lang w:val="en-US"/>
              </w:rPr>
              <w:t xml:space="preserve"> get back at</w:t>
            </w:r>
            <w:r w:rsidRPr="009B48F2">
              <w:rPr>
                <w:lang w:val="en-US"/>
              </w:rPr>
              <w:t xml:space="preserve"> people </w:t>
            </w:r>
            <w:r w:rsidR="00BB5845" w:rsidRPr="009B48F2">
              <w:rPr>
                <w:lang w:val="en-US"/>
              </w:rPr>
              <w:t>who</w:t>
            </w:r>
            <w:r w:rsidRPr="009B48F2">
              <w:rPr>
                <w:lang w:val="en-US"/>
              </w:rPr>
              <w:t xml:space="preserve"> offended you?</w:t>
            </w:r>
          </w:p>
        </w:tc>
      </w:tr>
      <w:tr w:rsidR="002A6564" w:rsidRPr="0003177F" w14:paraId="0C11ECC4" w14:textId="77777777" w:rsidTr="00047626">
        <w:tc>
          <w:tcPr>
            <w:tcW w:w="2127" w:type="dxa"/>
          </w:tcPr>
          <w:p w14:paraId="528036FC" w14:textId="77777777" w:rsidR="002A6564" w:rsidRPr="00047626" w:rsidRDefault="002A6564" w:rsidP="002A6564">
            <w:pPr>
              <w:spacing w:line="360" w:lineRule="auto"/>
              <w:outlineLvl w:val="0"/>
            </w:pPr>
            <w:r w:rsidRPr="00047626">
              <w:t xml:space="preserve">Physical </w:t>
            </w:r>
            <w:proofErr w:type="spellStart"/>
            <w:r w:rsidRPr="00047626">
              <w:t>Exercise</w:t>
            </w:r>
            <w:proofErr w:type="spellEnd"/>
          </w:p>
        </w:tc>
        <w:tc>
          <w:tcPr>
            <w:tcW w:w="6893" w:type="dxa"/>
          </w:tcPr>
          <w:p w14:paraId="1BCA49DA" w14:textId="28ADD2C5" w:rsidR="002A6564" w:rsidRPr="009B48F2" w:rsidRDefault="002A6564" w:rsidP="002A6564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be physically active?</w:t>
            </w:r>
          </w:p>
        </w:tc>
      </w:tr>
    </w:tbl>
    <w:p w14:paraId="02566645" w14:textId="26DFE9D2" w:rsidR="002A6564" w:rsidRPr="009B48F2" w:rsidRDefault="002A6564">
      <w:pPr>
        <w:rPr>
          <w:lang w:val="en-US"/>
        </w:rPr>
      </w:pPr>
    </w:p>
    <w:p w14:paraId="7719D6C2" w14:textId="77777777" w:rsidR="002A6564" w:rsidRPr="009B48F2" w:rsidRDefault="002A6564">
      <w:pPr>
        <w:rPr>
          <w:lang w:val="en-US"/>
        </w:rPr>
      </w:pPr>
      <w:r w:rsidRPr="009B48F2">
        <w:rPr>
          <w:lang w:val="en-US"/>
        </w:rPr>
        <w:br w:type="page"/>
      </w:r>
    </w:p>
    <w:p w14:paraId="1479FCB2" w14:textId="27FBC0FA" w:rsidR="002A6564" w:rsidRPr="002A6564" w:rsidRDefault="002A6564" w:rsidP="002A6564">
      <w:pPr>
        <w:spacing w:line="480" w:lineRule="auto"/>
        <w:rPr>
          <w:i/>
        </w:rPr>
      </w:pPr>
      <w:r w:rsidRPr="002A6564">
        <w:rPr>
          <w:i/>
        </w:rPr>
        <w:lastRenderedPageBreak/>
        <w:t>Table 1 (</w:t>
      </w:r>
      <w:proofErr w:type="spellStart"/>
      <w:r w:rsidRPr="002A6564">
        <w:rPr>
          <w:i/>
        </w:rPr>
        <w:t>continued</w:t>
      </w:r>
      <w:proofErr w:type="spellEnd"/>
      <w:r w:rsidRPr="002A6564">
        <w:rPr>
          <w:i/>
        </w:rPr>
        <w:t>)</w:t>
      </w:r>
    </w:p>
    <w:tbl>
      <w:tblPr>
        <w:tblStyle w:val="Tabellenraster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6893"/>
      </w:tblGrid>
      <w:tr w:rsidR="002A6564" w:rsidRPr="0003177F" w14:paraId="780D9B1A" w14:textId="77777777" w:rsidTr="00047626">
        <w:tc>
          <w:tcPr>
            <w:tcW w:w="2127" w:type="dxa"/>
          </w:tcPr>
          <w:p w14:paraId="01051F6A" w14:textId="77777777" w:rsidR="002A6564" w:rsidRPr="00047626" w:rsidRDefault="002A6564" w:rsidP="002A6564">
            <w:pPr>
              <w:spacing w:line="360" w:lineRule="auto"/>
              <w:outlineLvl w:val="0"/>
            </w:pPr>
            <w:r w:rsidRPr="00047626">
              <w:t xml:space="preserve">Food </w:t>
            </w:r>
            <w:proofErr w:type="spellStart"/>
            <w:r w:rsidRPr="00047626">
              <w:t>Enjoyment</w:t>
            </w:r>
            <w:proofErr w:type="spellEnd"/>
          </w:p>
        </w:tc>
        <w:tc>
          <w:tcPr>
            <w:tcW w:w="6893" w:type="dxa"/>
          </w:tcPr>
          <w:p w14:paraId="3C92CF51" w14:textId="1A41CA1C" w:rsidR="002A6564" w:rsidRPr="009B48F2" w:rsidRDefault="002A6564" w:rsidP="002A6564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offer the opportunity to have enjoyable experiences with food?</w:t>
            </w:r>
          </w:p>
        </w:tc>
      </w:tr>
      <w:tr w:rsidR="002A6564" w:rsidRPr="0003177F" w14:paraId="62410E49" w14:textId="77777777" w:rsidTr="00047626">
        <w:tc>
          <w:tcPr>
            <w:tcW w:w="2127" w:type="dxa"/>
          </w:tcPr>
          <w:p w14:paraId="620EDC89" w14:textId="77777777" w:rsidR="002A6564" w:rsidRPr="00047626" w:rsidRDefault="002A6564" w:rsidP="002A6564">
            <w:pPr>
              <w:spacing w:line="360" w:lineRule="auto"/>
              <w:outlineLvl w:val="0"/>
            </w:pPr>
            <w:proofErr w:type="spellStart"/>
            <w:r w:rsidRPr="00047626">
              <w:t>Family</w:t>
            </w:r>
            <w:proofErr w:type="spellEnd"/>
          </w:p>
        </w:tc>
        <w:tc>
          <w:tcPr>
            <w:tcW w:w="6893" w:type="dxa"/>
          </w:tcPr>
          <w:p w14:paraId="6F2F576C" w14:textId="199BAA05" w:rsidR="002A6564" w:rsidRPr="009B48F2" w:rsidRDefault="002A6564" w:rsidP="002A6564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>To what extent does your job contribute to</w:t>
            </w:r>
            <w:r w:rsidR="00BB5845" w:rsidRPr="009B48F2">
              <w:rPr>
                <w:lang w:val="en-US"/>
              </w:rPr>
              <w:t xml:space="preserve"> your ability </w:t>
            </w:r>
            <w:r w:rsidRPr="009B48F2">
              <w:rPr>
                <w:lang w:val="en-US"/>
              </w:rPr>
              <w:t>to spend time with your family?</w:t>
            </w:r>
          </w:p>
        </w:tc>
      </w:tr>
      <w:tr w:rsidR="002A6564" w:rsidRPr="0003177F" w14:paraId="4BD24A9C" w14:textId="77777777" w:rsidTr="00047626">
        <w:tc>
          <w:tcPr>
            <w:tcW w:w="2127" w:type="dxa"/>
          </w:tcPr>
          <w:p w14:paraId="1ACE67F5" w14:textId="77777777" w:rsidR="002A6564" w:rsidRPr="00047626" w:rsidRDefault="002A6564" w:rsidP="002A6564">
            <w:pPr>
              <w:spacing w:line="360" w:lineRule="auto"/>
              <w:outlineLvl w:val="0"/>
            </w:pPr>
            <w:proofErr w:type="spellStart"/>
            <w:r w:rsidRPr="00047626">
              <w:t>Sex</w:t>
            </w:r>
            <w:proofErr w:type="spellEnd"/>
          </w:p>
        </w:tc>
        <w:tc>
          <w:tcPr>
            <w:tcW w:w="6893" w:type="dxa"/>
          </w:tcPr>
          <w:p w14:paraId="7B76D913" w14:textId="03D6524B" w:rsidR="002A6564" w:rsidRPr="009B48F2" w:rsidRDefault="002A6564" w:rsidP="002A6564">
            <w:pPr>
              <w:spacing w:line="360" w:lineRule="auto"/>
              <w:outlineLvl w:val="0"/>
              <w:rPr>
                <w:lang w:val="en-US"/>
              </w:rPr>
            </w:pPr>
            <w:r w:rsidRPr="009B48F2">
              <w:rPr>
                <w:lang w:val="en-US"/>
              </w:rPr>
              <w:t xml:space="preserve">To what extent does your job contribute to </w:t>
            </w:r>
            <w:r w:rsidR="00BB5845" w:rsidRPr="009B48F2">
              <w:rPr>
                <w:lang w:val="en-US"/>
              </w:rPr>
              <w:t xml:space="preserve">your ability to have </w:t>
            </w:r>
            <w:r w:rsidRPr="009B48F2">
              <w:rPr>
                <w:lang w:val="en-US"/>
              </w:rPr>
              <w:t>an active and fulfilling sexual life?</w:t>
            </w:r>
          </w:p>
        </w:tc>
      </w:tr>
    </w:tbl>
    <w:p w14:paraId="798E691C" w14:textId="77777777" w:rsidR="00EA1AC0" w:rsidRPr="009B48F2" w:rsidRDefault="00EA1AC0" w:rsidP="009D7472">
      <w:pPr>
        <w:spacing w:line="480" w:lineRule="auto"/>
        <w:outlineLvl w:val="0"/>
        <w:rPr>
          <w:sz w:val="22"/>
          <w:lang w:val="en-US"/>
        </w:rPr>
      </w:pPr>
    </w:p>
    <w:p w14:paraId="5720E0D3" w14:textId="77777777" w:rsidR="00EA1AC0" w:rsidRPr="009B48F2" w:rsidRDefault="00EA1AC0">
      <w:pPr>
        <w:rPr>
          <w:sz w:val="22"/>
          <w:lang w:val="en-US"/>
        </w:rPr>
      </w:pPr>
      <w:r w:rsidRPr="009B48F2">
        <w:rPr>
          <w:sz w:val="22"/>
          <w:lang w:val="en-US"/>
        </w:rPr>
        <w:br w:type="page"/>
      </w:r>
    </w:p>
    <w:p w14:paraId="763DEB37" w14:textId="3AC6C145" w:rsidR="003D6B19" w:rsidRPr="00C3439F" w:rsidRDefault="003D6B19" w:rsidP="00C3439F">
      <w:pPr>
        <w:spacing w:line="480" w:lineRule="auto"/>
        <w:outlineLvl w:val="0"/>
        <w:rPr>
          <w:sz w:val="22"/>
        </w:rPr>
      </w:pPr>
      <w:bookmarkStart w:id="0" w:name="_Toc1036540"/>
      <w:bookmarkStart w:id="1" w:name="_Toc1036830"/>
      <w:bookmarkStart w:id="2" w:name="_Toc1058926"/>
      <w:r w:rsidRPr="003D6B19">
        <w:rPr>
          <w:sz w:val="22"/>
          <w:szCs w:val="22"/>
          <w:lang w:val="de-DE"/>
        </w:rPr>
        <w:lastRenderedPageBreak/>
        <w:t>Table 2</w:t>
      </w:r>
      <w:bookmarkEnd w:id="0"/>
      <w:bookmarkEnd w:id="1"/>
      <w:bookmarkEnd w:id="2"/>
    </w:p>
    <w:p w14:paraId="40759EAF" w14:textId="6672EF20" w:rsidR="003D6B19" w:rsidRPr="003D6B19" w:rsidRDefault="003D6B19" w:rsidP="00354F67">
      <w:pPr>
        <w:spacing w:line="480" w:lineRule="auto"/>
        <w:rPr>
          <w:i/>
          <w:sz w:val="22"/>
          <w:szCs w:val="22"/>
        </w:rPr>
      </w:pPr>
      <w:proofErr w:type="spellStart"/>
      <w:r w:rsidRPr="003D6B19">
        <w:rPr>
          <w:sz w:val="22"/>
          <w:szCs w:val="22"/>
        </w:rPr>
        <w:t>Educational</w:t>
      </w:r>
      <w:proofErr w:type="spellEnd"/>
      <w:r w:rsidRPr="003D6B19">
        <w:rPr>
          <w:sz w:val="22"/>
          <w:szCs w:val="22"/>
        </w:rPr>
        <w:t xml:space="preserve"> </w:t>
      </w:r>
      <w:proofErr w:type="spellStart"/>
      <w:r w:rsidRPr="003D6B19">
        <w:rPr>
          <w:sz w:val="22"/>
          <w:szCs w:val="22"/>
        </w:rPr>
        <w:t>level</w:t>
      </w:r>
      <w:r w:rsidR="00C3439F">
        <w:rPr>
          <w:sz w:val="22"/>
          <w:szCs w:val="22"/>
        </w:rPr>
        <w:t>s</w:t>
      </w:r>
      <w:proofErr w:type="spellEnd"/>
    </w:p>
    <w:tbl>
      <w:tblPr>
        <w:tblStyle w:val="Tabellenraster"/>
        <w:tblW w:w="3707" w:type="pct"/>
        <w:tblInd w:w="-10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0A0" w:firstRow="1" w:lastRow="0" w:firstColumn="1" w:lastColumn="0" w:noHBand="0" w:noVBand="0"/>
      </w:tblPr>
      <w:tblGrid>
        <w:gridCol w:w="4211"/>
        <w:gridCol w:w="80"/>
        <w:gridCol w:w="1148"/>
        <w:gridCol w:w="82"/>
        <w:gridCol w:w="1166"/>
      </w:tblGrid>
      <w:tr w:rsidR="003D6B19" w:rsidRPr="003D6B19" w14:paraId="39C9E2F2" w14:textId="77777777" w:rsidTr="00E40FDD">
        <w:tc>
          <w:tcPr>
            <w:tcW w:w="429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B55633B" w14:textId="77777777" w:rsidR="003D6B19" w:rsidRPr="003D6B19" w:rsidRDefault="003D6B19" w:rsidP="009B48F2">
            <w:pPr>
              <w:spacing w:line="360" w:lineRule="auto"/>
              <w:rPr>
                <w:b/>
                <w:sz w:val="22"/>
                <w:szCs w:val="22"/>
              </w:rPr>
            </w:pPr>
          </w:p>
        </w:tc>
        <w:tc>
          <w:tcPr>
            <w:tcW w:w="12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3FB39D" w14:textId="7B4C4F1F" w:rsidR="003D6B19" w:rsidRPr="003D6B19" w:rsidRDefault="003D6B19" w:rsidP="00107CD6">
            <w:pPr>
              <w:spacing w:line="360" w:lineRule="auto"/>
              <w:jc w:val="center"/>
              <w:rPr>
                <w:sz w:val="22"/>
                <w:szCs w:val="22"/>
              </w:rPr>
            </w:pPr>
            <w:proofErr w:type="gramStart"/>
            <w:r w:rsidRPr="003D6B19">
              <w:rPr>
                <w:sz w:val="22"/>
                <w:szCs w:val="22"/>
              </w:rPr>
              <w:t>n</w:t>
            </w:r>
            <w:proofErr w:type="gramEnd"/>
          </w:p>
        </w:tc>
        <w:tc>
          <w:tcPr>
            <w:tcW w:w="1166" w:type="dxa"/>
            <w:tcBorders>
              <w:top w:val="single" w:sz="4" w:space="0" w:color="auto"/>
              <w:bottom w:val="single" w:sz="4" w:space="0" w:color="auto"/>
            </w:tcBorders>
          </w:tcPr>
          <w:p w14:paraId="3FDA6E65" w14:textId="3DA2110B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3D6B19">
              <w:rPr>
                <w:sz w:val="22"/>
                <w:szCs w:val="22"/>
              </w:rPr>
              <w:t>%</w:t>
            </w:r>
          </w:p>
        </w:tc>
      </w:tr>
      <w:tr w:rsidR="003D6B19" w:rsidRPr="003D6B19" w14:paraId="599AAC10" w14:textId="77777777" w:rsidTr="00E40FDD">
        <w:tc>
          <w:tcPr>
            <w:tcW w:w="4211" w:type="dxa"/>
            <w:tcBorders>
              <w:top w:val="single" w:sz="4" w:space="0" w:color="auto"/>
              <w:bottom w:val="nil"/>
            </w:tcBorders>
          </w:tcPr>
          <w:p w14:paraId="6E716C64" w14:textId="77777777" w:rsidR="003D6B19" w:rsidRPr="003D6B19" w:rsidRDefault="003D6B19" w:rsidP="00942334">
            <w:pPr>
              <w:spacing w:line="360" w:lineRule="auto"/>
              <w:ind w:firstLine="142"/>
              <w:rPr>
                <w:sz w:val="22"/>
                <w:szCs w:val="22"/>
              </w:rPr>
            </w:pPr>
            <w:r w:rsidRPr="003D6B19">
              <w:rPr>
                <w:sz w:val="22"/>
                <w:szCs w:val="22"/>
              </w:rPr>
              <w:t xml:space="preserve">No </w:t>
            </w:r>
            <w:proofErr w:type="spellStart"/>
            <w:r w:rsidRPr="003D6B19">
              <w:rPr>
                <w:sz w:val="22"/>
                <w:szCs w:val="22"/>
              </w:rPr>
              <w:t>school</w:t>
            </w:r>
            <w:proofErr w:type="spellEnd"/>
            <w:r w:rsidRPr="003D6B19">
              <w:rPr>
                <w:sz w:val="22"/>
                <w:szCs w:val="22"/>
              </w:rPr>
              <w:t xml:space="preserve"> </w:t>
            </w:r>
            <w:proofErr w:type="spellStart"/>
            <w:r w:rsidRPr="003D6B19">
              <w:rPr>
                <w:sz w:val="22"/>
                <w:szCs w:val="22"/>
              </w:rPr>
              <w:t>leaving</w:t>
            </w:r>
            <w:proofErr w:type="spellEnd"/>
            <w:r w:rsidRPr="003D6B19">
              <w:rPr>
                <w:sz w:val="22"/>
                <w:szCs w:val="22"/>
              </w:rPr>
              <w:t xml:space="preserve"> qualification</w:t>
            </w:r>
          </w:p>
        </w:tc>
        <w:tc>
          <w:tcPr>
            <w:tcW w:w="1228" w:type="dxa"/>
            <w:gridSpan w:val="2"/>
            <w:tcBorders>
              <w:top w:val="single" w:sz="4" w:space="0" w:color="auto"/>
              <w:bottom w:val="nil"/>
            </w:tcBorders>
          </w:tcPr>
          <w:p w14:paraId="20449032" w14:textId="6B87F632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</w:t>
            </w:r>
          </w:p>
        </w:tc>
        <w:tc>
          <w:tcPr>
            <w:tcW w:w="1248" w:type="dxa"/>
            <w:gridSpan w:val="2"/>
            <w:tcBorders>
              <w:top w:val="single" w:sz="4" w:space="0" w:color="auto"/>
              <w:bottom w:val="nil"/>
            </w:tcBorders>
          </w:tcPr>
          <w:p w14:paraId="015CA10A" w14:textId="58B27B7B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4</w:t>
            </w:r>
          </w:p>
        </w:tc>
      </w:tr>
      <w:tr w:rsidR="003D6B19" w:rsidRPr="003D6B19" w14:paraId="6CF76100" w14:textId="77777777" w:rsidTr="00E40FDD">
        <w:tc>
          <w:tcPr>
            <w:tcW w:w="4211" w:type="dxa"/>
            <w:tcBorders>
              <w:top w:val="nil"/>
              <w:bottom w:val="nil"/>
            </w:tcBorders>
          </w:tcPr>
          <w:p w14:paraId="1DC7BAD5" w14:textId="77777777" w:rsidR="003D6B19" w:rsidRPr="009B48F2" w:rsidRDefault="003D6B19" w:rsidP="00942334">
            <w:pPr>
              <w:spacing w:line="360" w:lineRule="auto"/>
              <w:ind w:firstLine="142"/>
              <w:rPr>
                <w:sz w:val="22"/>
                <w:szCs w:val="22"/>
                <w:lang w:val="en-US"/>
              </w:rPr>
            </w:pPr>
            <w:r w:rsidRPr="009B48F2">
              <w:rPr>
                <w:sz w:val="22"/>
                <w:szCs w:val="22"/>
                <w:lang w:val="en-US"/>
              </w:rPr>
              <w:t>Degree from lower track school</w:t>
            </w:r>
          </w:p>
        </w:tc>
        <w:tc>
          <w:tcPr>
            <w:tcW w:w="1228" w:type="dxa"/>
            <w:gridSpan w:val="2"/>
            <w:tcBorders>
              <w:top w:val="nil"/>
              <w:bottom w:val="nil"/>
            </w:tcBorders>
          </w:tcPr>
          <w:p w14:paraId="367B6D69" w14:textId="42DBB4C1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70</w:t>
            </w:r>
          </w:p>
        </w:tc>
        <w:tc>
          <w:tcPr>
            <w:tcW w:w="1248" w:type="dxa"/>
            <w:gridSpan w:val="2"/>
            <w:tcBorders>
              <w:top w:val="nil"/>
              <w:bottom w:val="nil"/>
            </w:tcBorders>
          </w:tcPr>
          <w:p w14:paraId="382134E7" w14:textId="0478DBD7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3.5</w:t>
            </w:r>
          </w:p>
        </w:tc>
      </w:tr>
      <w:tr w:rsidR="003D6B19" w:rsidRPr="003D6B19" w14:paraId="5190AB0E" w14:textId="77777777" w:rsidTr="00E40FDD">
        <w:tc>
          <w:tcPr>
            <w:tcW w:w="4211" w:type="dxa"/>
            <w:tcBorders>
              <w:top w:val="nil"/>
              <w:bottom w:val="nil"/>
            </w:tcBorders>
          </w:tcPr>
          <w:p w14:paraId="69512A18" w14:textId="77777777" w:rsidR="003D6B19" w:rsidRPr="009B48F2" w:rsidRDefault="003D6B19" w:rsidP="00942334">
            <w:pPr>
              <w:spacing w:line="360" w:lineRule="auto"/>
              <w:ind w:firstLine="142"/>
              <w:rPr>
                <w:sz w:val="22"/>
                <w:szCs w:val="22"/>
                <w:lang w:val="en-US"/>
              </w:rPr>
            </w:pPr>
            <w:r w:rsidRPr="009B48F2">
              <w:rPr>
                <w:sz w:val="22"/>
                <w:szCs w:val="22"/>
                <w:lang w:val="en-US"/>
              </w:rPr>
              <w:t xml:space="preserve">Degree from intermediate track school </w:t>
            </w:r>
          </w:p>
        </w:tc>
        <w:tc>
          <w:tcPr>
            <w:tcW w:w="1228" w:type="dxa"/>
            <w:gridSpan w:val="2"/>
            <w:tcBorders>
              <w:top w:val="nil"/>
              <w:bottom w:val="nil"/>
            </w:tcBorders>
          </w:tcPr>
          <w:p w14:paraId="56758495" w14:textId="1BC8BCA3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62</w:t>
            </w:r>
          </w:p>
        </w:tc>
        <w:tc>
          <w:tcPr>
            <w:tcW w:w="1248" w:type="dxa"/>
            <w:gridSpan w:val="2"/>
            <w:tcBorders>
              <w:top w:val="nil"/>
              <w:bottom w:val="nil"/>
            </w:tcBorders>
          </w:tcPr>
          <w:p w14:paraId="756C29E8" w14:textId="7DF3496E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6.2</w:t>
            </w:r>
          </w:p>
        </w:tc>
      </w:tr>
      <w:tr w:rsidR="003D6B19" w:rsidRPr="003D6B19" w14:paraId="3B6B69D6" w14:textId="77777777" w:rsidTr="00E40FDD">
        <w:tc>
          <w:tcPr>
            <w:tcW w:w="4211" w:type="dxa"/>
            <w:tcBorders>
              <w:top w:val="nil"/>
            </w:tcBorders>
          </w:tcPr>
          <w:p w14:paraId="35FF2901" w14:textId="77777777" w:rsidR="003D6B19" w:rsidRPr="009B48F2" w:rsidRDefault="003D6B19" w:rsidP="00942334">
            <w:pPr>
              <w:spacing w:line="360" w:lineRule="auto"/>
              <w:ind w:firstLine="142"/>
              <w:rPr>
                <w:sz w:val="22"/>
                <w:szCs w:val="22"/>
                <w:lang w:val="en-US"/>
              </w:rPr>
            </w:pPr>
            <w:r w:rsidRPr="009B48F2">
              <w:rPr>
                <w:sz w:val="22"/>
                <w:szCs w:val="22"/>
                <w:lang w:val="en-US"/>
              </w:rPr>
              <w:t>Degree from higher track school</w:t>
            </w:r>
          </w:p>
        </w:tc>
        <w:tc>
          <w:tcPr>
            <w:tcW w:w="1228" w:type="dxa"/>
            <w:gridSpan w:val="2"/>
            <w:tcBorders>
              <w:top w:val="nil"/>
            </w:tcBorders>
          </w:tcPr>
          <w:p w14:paraId="38DFFF48" w14:textId="23167DFE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88</w:t>
            </w:r>
          </w:p>
        </w:tc>
        <w:tc>
          <w:tcPr>
            <w:tcW w:w="1248" w:type="dxa"/>
            <w:gridSpan w:val="2"/>
            <w:tcBorders>
              <w:top w:val="nil"/>
            </w:tcBorders>
          </w:tcPr>
          <w:p w14:paraId="04513BAF" w14:textId="29DC7A31" w:rsidR="003D6B19" w:rsidRPr="003D6B19" w:rsidRDefault="003D6B19" w:rsidP="00942334">
            <w:pPr>
              <w:spacing w:line="360" w:lineRule="auto"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9.8</w:t>
            </w:r>
          </w:p>
        </w:tc>
      </w:tr>
    </w:tbl>
    <w:p w14:paraId="5CC943C7" w14:textId="77777777" w:rsidR="00C3439F" w:rsidRPr="009B48F2" w:rsidRDefault="003D6B19" w:rsidP="004070BA">
      <w:pPr>
        <w:rPr>
          <w:sz w:val="22"/>
          <w:szCs w:val="22"/>
          <w:lang w:val="en-US"/>
        </w:rPr>
      </w:pPr>
      <w:r w:rsidRPr="009B48F2">
        <w:rPr>
          <w:i/>
          <w:sz w:val="22"/>
          <w:szCs w:val="22"/>
          <w:lang w:val="en-US"/>
        </w:rPr>
        <w:t>Note.</w:t>
      </w:r>
      <w:r w:rsidRPr="009B48F2">
        <w:rPr>
          <w:sz w:val="22"/>
          <w:szCs w:val="22"/>
          <w:lang w:val="en-US"/>
        </w:rPr>
        <w:t xml:space="preserve"> The educational levels reported in this table refer to the German </w:t>
      </w:r>
    </w:p>
    <w:p w14:paraId="702FD652" w14:textId="41E12A11" w:rsidR="003D6B19" w:rsidRPr="009B48F2" w:rsidRDefault="003D6B19" w:rsidP="004070BA">
      <w:pPr>
        <w:rPr>
          <w:sz w:val="22"/>
          <w:szCs w:val="22"/>
          <w:lang w:val="en-US"/>
        </w:rPr>
      </w:pPr>
      <w:r w:rsidRPr="009B48F2">
        <w:rPr>
          <w:sz w:val="22"/>
          <w:szCs w:val="22"/>
          <w:lang w:val="en-US"/>
        </w:rPr>
        <w:t>school system, which typically distributes students</w:t>
      </w:r>
      <w:r w:rsidR="0080710F" w:rsidRPr="009B48F2">
        <w:rPr>
          <w:sz w:val="22"/>
          <w:szCs w:val="22"/>
          <w:lang w:val="en-US"/>
        </w:rPr>
        <w:t xml:space="preserve"> </w:t>
      </w:r>
      <w:r w:rsidRPr="009B48F2">
        <w:rPr>
          <w:sz w:val="22"/>
          <w:szCs w:val="22"/>
          <w:lang w:val="en-US"/>
        </w:rPr>
        <w:t>to one of three different tracks (lower, intermediate, and higher tracks) for secondary education on the basis of their scholastic achievement</w:t>
      </w:r>
      <w:r w:rsidR="0080710F" w:rsidRPr="009B48F2">
        <w:rPr>
          <w:sz w:val="22"/>
          <w:szCs w:val="22"/>
          <w:lang w:val="en-US"/>
        </w:rPr>
        <w:t xml:space="preserve"> </w:t>
      </w:r>
      <w:proofErr w:type="spellStart"/>
      <w:r w:rsidR="0080710F" w:rsidRPr="009B48F2">
        <w:rPr>
          <w:sz w:val="22"/>
          <w:szCs w:val="22"/>
          <w:lang w:val="en-US"/>
        </w:rPr>
        <w:t>inelementary</w:t>
      </w:r>
      <w:proofErr w:type="spellEnd"/>
      <w:r w:rsidR="0080710F" w:rsidRPr="009B48F2">
        <w:rPr>
          <w:sz w:val="22"/>
          <w:szCs w:val="22"/>
          <w:lang w:val="en-US"/>
        </w:rPr>
        <w:t xml:space="preserve"> school</w:t>
      </w:r>
      <w:r w:rsidRPr="009B48F2">
        <w:rPr>
          <w:sz w:val="22"/>
          <w:szCs w:val="22"/>
          <w:lang w:val="en-US"/>
        </w:rPr>
        <w:t xml:space="preserve">. In this system, a degree from a higher track school </w:t>
      </w:r>
      <w:r w:rsidR="000241BB" w:rsidRPr="009B48F2">
        <w:rPr>
          <w:sz w:val="22"/>
          <w:szCs w:val="22"/>
          <w:lang w:val="en-US"/>
        </w:rPr>
        <w:t>is required</w:t>
      </w:r>
      <w:r w:rsidRPr="009B48F2">
        <w:rPr>
          <w:sz w:val="22"/>
          <w:szCs w:val="22"/>
          <w:lang w:val="en-US"/>
        </w:rPr>
        <w:t xml:space="preserve"> for university entrance.</w:t>
      </w:r>
    </w:p>
    <w:p w14:paraId="3C9524AF" w14:textId="0560DDF6" w:rsidR="003D6B19" w:rsidRPr="009B48F2" w:rsidRDefault="003D6B19" w:rsidP="004070BA">
      <w:pPr>
        <w:rPr>
          <w:lang w:val="en-US"/>
        </w:rPr>
        <w:sectPr w:rsidR="003D6B19" w:rsidRPr="009B48F2" w:rsidSect="00E11AE4">
          <w:headerReference w:type="even" r:id="rId8"/>
          <w:headerReference w:type="default" r:id="rId9"/>
          <w:pgSz w:w="11900" w:h="16840"/>
          <w:pgMar w:top="1440" w:right="1440" w:bottom="1440" w:left="1440" w:header="709" w:footer="709" w:gutter="0"/>
          <w:cols w:space="708"/>
          <w:docGrid w:linePitch="326"/>
        </w:sectPr>
      </w:pPr>
    </w:p>
    <w:p w14:paraId="71000B84" w14:textId="7086F0D0" w:rsidR="0070265E" w:rsidRPr="009B48F2" w:rsidRDefault="0070265E" w:rsidP="0070265E">
      <w:pPr>
        <w:spacing w:line="480" w:lineRule="auto"/>
        <w:outlineLvl w:val="0"/>
        <w:rPr>
          <w:sz w:val="22"/>
          <w:lang w:val="en-US"/>
        </w:rPr>
      </w:pPr>
      <w:r w:rsidRPr="009B48F2">
        <w:rPr>
          <w:sz w:val="22"/>
          <w:lang w:val="en-US"/>
        </w:rPr>
        <w:lastRenderedPageBreak/>
        <w:t xml:space="preserve">Table </w:t>
      </w:r>
      <w:r w:rsidR="00E11AE4" w:rsidRPr="009B48F2">
        <w:rPr>
          <w:sz w:val="22"/>
          <w:lang w:val="en-US"/>
        </w:rPr>
        <w:t>3</w:t>
      </w:r>
    </w:p>
    <w:p w14:paraId="29C6C535" w14:textId="34D99A44" w:rsidR="0070265E" w:rsidRPr="009B48F2" w:rsidRDefault="0070265E" w:rsidP="00354F67">
      <w:pPr>
        <w:spacing w:line="480" w:lineRule="auto"/>
        <w:outlineLvl w:val="0"/>
        <w:rPr>
          <w:i/>
          <w:sz w:val="22"/>
          <w:lang w:val="en-US"/>
        </w:rPr>
      </w:pPr>
      <w:r w:rsidRPr="009B48F2">
        <w:rPr>
          <w:i/>
          <w:sz w:val="22"/>
          <w:lang w:val="en-US"/>
        </w:rPr>
        <w:t xml:space="preserve">Spearman Rank Correlations for the 16mrs Scales, the </w:t>
      </w:r>
      <w:r w:rsidR="00A35068" w:rsidRPr="009B48F2">
        <w:rPr>
          <w:i/>
          <w:sz w:val="22"/>
          <w:lang w:val="en-US"/>
        </w:rPr>
        <w:t>I</w:t>
      </w:r>
      <w:r w:rsidRPr="009B48F2">
        <w:rPr>
          <w:i/>
          <w:sz w:val="22"/>
          <w:lang w:val="en-US"/>
        </w:rPr>
        <w:t xml:space="preserve">tems </w:t>
      </w:r>
      <w:r w:rsidR="00A35068" w:rsidRPr="009B48F2">
        <w:rPr>
          <w:i/>
          <w:sz w:val="22"/>
          <w:lang w:val="en-US"/>
        </w:rPr>
        <w:t>A</w:t>
      </w:r>
      <w:r w:rsidRPr="009B48F2">
        <w:rPr>
          <w:i/>
          <w:sz w:val="22"/>
          <w:lang w:val="en-US"/>
        </w:rPr>
        <w:t xml:space="preserve">ssessing </w:t>
      </w:r>
      <w:r w:rsidR="00A35068" w:rsidRPr="009B48F2">
        <w:rPr>
          <w:i/>
          <w:sz w:val="22"/>
          <w:lang w:val="en-US"/>
        </w:rPr>
        <w:t>S</w:t>
      </w:r>
      <w:r w:rsidRPr="009B48F2">
        <w:rPr>
          <w:i/>
          <w:sz w:val="22"/>
          <w:lang w:val="en-US"/>
        </w:rPr>
        <w:t xml:space="preserve">upply through the </w:t>
      </w:r>
      <w:r w:rsidR="00A35068" w:rsidRPr="009B48F2">
        <w:rPr>
          <w:i/>
          <w:sz w:val="22"/>
          <w:lang w:val="en-US"/>
        </w:rPr>
        <w:t>W</w:t>
      </w:r>
      <w:r w:rsidRPr="009B48F2">
        <w:rPr>
          <w:i/>
          <w:sz w:val="22"/>
          <w:lang w:val="en-US"/>
        </w:rPr>
        <w:t>orkplace</w:t>
      </w:r>
      <w:r w:rsidR="00A35068" w:rsidRPr="009B48F2">
        <w:rPr>
          <w:i/>
          <w:sz w:val="22"/>
          <w:lang w:val="en-US"/>
        </w:rPr>
        <w:t>,</w:t>
      </w:r>
      <w:r w:rsidRPr="009B48F2">
        <w:rPr>
          <w:i/>
          <w:sz w:val="22"/>
          <w:lang w:val="en-US"/>
        </w:rPr>
        <w:t xml:space="preserve"> and </w:t>
      </w:r>
      <w:r w:rsidR="00A35068" w:rsidRPr="009B48F2">
        <w:rPr>
          <w:i/>
          <w:sz w:val="22"/>
          <w:lang w:val="en-US"/>
        </w:rPr>
        <w:t>J</w:t>
      </w:r>
      <w:r w:rsidRPr="009B48F2">
        <w:rPr>
          <w:i/>
          <w:sz w:val="22"/>
          <w:lang w:val="en-US"/>
        </w:rPr>
        <w:t xml:space="preserve">ob </w:t>
      </w:r>
      <w:r w:rsidR="00A35068" w:rsidRPr="009B48F2">
        <w:rPr>
          <w:i/>
          <w:sz w:val="22"/>
          <w:lang w:val="en-US"/>
        </w:rPr>
        <w:t>S</w:t>
      </w:r>
      <w:r w:rsidRPr="009B48F2">
        <w:rPr>
          <w:i/>
          <w:sz w:val="22"/>
          <w:lang w:val="en-US"/>
        </w:rPr>
        <w:t>atisfaction</w:t>
      </w:r>
    </w:p>
    <w:tbl>
      <w:tblPr>
        <w:tblStyle w:val="Tabellenraster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8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37"/>
        <w:gridCol w:w="729"/>
        <w:gridCol w:w="701"/>
      </w:tblGrid>
      <w:tr w:rsidR="0070265E" w:rsidRPr="000A602A" w14:paraId="3611C0D7" w14:textId="77777777" w:rsidTr="00143E22">
        <w:tc>
          <w:tcPr>
            <w:tcW w:w="264" w:type="pct"/>
            <w:tcBorders>
              <w:top w:val="single" w:sz="4" w:space="0" w:color="000000" w:themeColor="text1"/>
              <w:bottom w:val="nil"/>
            </w:tcBorders>
          </w:tcPr>
          <w:p w14:paraId="49885EA4" w14:textId="77777777" w:rsidR="0070265E" w:rsidRPr="009B48F2" w:rsidRDefault="0070265E" w:rsidP="00143E22">
            <w:pPr>
              <w:spacing w:line="360" w:lineRule="auto"/>
              <w:outlineLvl w:val="0"/>
              <w:rPr>
                <w:sz w:val="22"/>
                <w:lang w:val="en-US"/>
              </w:rPr>
            </w:pPr>
          </w:p>
        </w:tc>
        <w:tc>
          <w:tcPr>
            <w:tcW w:w="264" w:type="pct"/>
            <w:tcBorders>
              <w:top w:val="single" w:sz="4" w:space="0" w:color="000000" w:themeColor="text1"/>
              <w:bottom w:val="nil"/>
            </w:tcBorders>
          </w:tcPr>
          <w:p w14:paraId="0FA391FF" w14:textId="77777777" w:rsidR="0070265E" w:rsidRPr="009B48F2" w:rsidRDefault="0070265E" w:rsidP="00143E22">
            <w:pPr>
              <w:spacing w:line="360" w:lineRule="auto"/>
              <w:outlineLvl w:val="0"/>
              <w:rPr>
                <w:sz w:val="22"/>
                <w:lang w:val="en-US"/>
              </w:rPr>
            </w:pPr>
          </w:p>
        </w:tc>
        <w:tc>
          <w:tcPr>
            <w:tcW w:w="4221" w:type="pct"/>
            <w:gridSpan w:val="16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1124A40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Supply</w:t>
            </w:r>
            <w:proofErr w:type="spellEnd"/>
          </w:p>
        </w:tc>
        <w:tc>
          <w:tcPr>
            <w:tcW w:w="251" w:type="pct"/>
            <w:tcBorders>
              <w:top w:val="single" w:sz="4" w:space="0" w:color="000000" w:themeColor="text1"/>
              <w:bottom w:val="nil"/>
            </w:tcBorders>
            <w:vAlign w:val="bottom"/>
          </w:tcPr>
          <w:p w14:paraId="45B46EF7" w14:textId="77777777" w:rsidR="0070265E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</w:p>
        </w:tc>
      </w:tr>
      <w:tr w:rsidR="0070265E" w:rsidRPr="000A602A" w14:paraId="453E274F" w14:textId="77777777" w:rsidTr="00143E22">
        <w:tc>
          <w:tcPr>
            <w:tcW w:w="264" w:type="pct"/>
            <w:tcBorders>
              <w:top w:val="nil"/>
              <w:bottom w:val="single" w:sz="4" w:space="0" w:color="000000" w:themeColor="text1"/>
            </w:tcBorders>
          </w:tcPr>
          <w:p w14:paraId="621FBA0A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tcBorders>
              <w:top w:val="nil"/>
              <w:bottom w:val="single" w:sz="4" w:space="0" w:color="000000" w:themeColor="text1"/>
            </w:tcBorders>
          </w:tcPr>
          <w:p w14:paraId="76310BD6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Scale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52A01AC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Cur</w:t>
            </w:r>
            <w:proofErr w:type="spellEnd"/>
            <w:r w:rsidRPr="000A602A">
              <w:rPr>
                <w:sz w:val="22"/>
              </w:rPr>
              <w:t xml:space="preserve"> </w:t>
            </w:r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632F74C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SoA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2EA0744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0A602A">
              <w:rPr>
                <w:sz w:val="22"/>
              </w:rPr>
              <w:t>Dom</w:t>
            </w:r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5C9A7EA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i/>
                <w:sz w:val="22"/>
              </w:rPr>
            </w:pPr>
            <w:proofErr w:type="spellStart"/>
            <w:r w:rsidRPr="000A602A">
              <w:rPr>
                <w:sz w:val="22"/>
              </w:rPr>
              <w:t>Sta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2DFA580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i/>
                <w:sz w:val="22"/>
              </w:rPr>
            </w:pPr>
            <w:proofErr w:type="spellStart"/>
            <w:r w:rsidRPr="000A602A">
              <w:rPr>
                <w:sz w:val="22"/>
              </w:rPr>
              <w:t>Ret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780F488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Aut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7D5E29E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SoP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207B3CA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Mor</w:t>
            </w:r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32D24DC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0A602A">
              <w:rPr>
                <w:sz w:val="22"/>
              </w:rPr>
              <w:t>Ide</w:t>
            </w:r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48FF6C5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Stru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09ED232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Saf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696A29D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Rev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28D4106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PhE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6A86C79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FoE</w:t>
            </w:r>
            <w:proofErr w:type="spellEnd"/>
          </w:p>
        </w:tc>
        <w:tc>
          <w:tcPr>
            <w:tcW w:w="264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4FA4BDB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0A602A">
              <w:rPr>
                <w:sz w:val="22"/>
              </w:rPr>
              <w:t>Fam</w:t>
            </w:r>
          </w:p>
        </w:tc>
        <w:tc>
          <w:tcPr>
            <w:tcW w:w="261" w:type="pct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bottom"/>
          </w:tcPr>
          <w:p w14:paraId="7E0EA34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Sex</w:t>
            </w:r>
            <w:proofErr w:type="spellEnd"/>
          </w:p>
        </w:tc>
        <w:tc>
          <w:tcPr>
            <w:tcW w:w="251" w:type="pct"/>
            <w:tcBorders>
              <w:top w:val="nil"/>
              <w:bottom w:val="single" w:sz="4" w:space="0" w:color="000000" w:themeColor="text1"/>
            </w:tcBorders>
            <w:vAlign w:val="bottom"/>
          </w:tcPr>
          <w:p w14:paraId="129A51B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JoS</w:t>
            </w:r>
            <w:proofErr w:type="spellEnd"/>
          </w:p>
        </w:tc>
      </w:tr>
      <w:tr w:rsidR="0070265E" w:rsidRPr="000A602A" w14:paraId="4B393678" w14:textId="77777777" w:rsidTr="00143E22">
        <w:tc>
          <w:tcPr>
            <w:tcW w:w="264" w:type="pct"/>
            <w:vMerge w:val="restart"/>
            <w:tcBorders>
              <w:top w:val="single" w:sz="4" w:space="0" w:color="000000" w:themeColor="text1"/>
            </w:tcBorders>
            <w:textDirection w:val="btLr"/>
          </w:tcPr>
          <w:p w14:paraId="7C76DA43" w14:textId="7BB2592C" w:rsidR="0070265E" w:rsidRDefault="00756514" w:rsidP="00143E22">
            <w:pPr>
              <w:spacing w:line="360" w:lineRule="auto"/>
              <w:ind w:left="113" w:right="113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Motive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  <w:vAlign w:val="bottom"/>
          </w:tcPr>
          <w:p w14:paraId="76A03100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Cur</w:t>
            </w:r>
            <w:proofErr w:type="spellEnd"/>
            <w:r w:rsidRPr="000A602A">
              <w:rPr>
                <w:sz w:val="22"/>
              </w:rPr>
              <w:t xml:space="preserve"> 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  <w:vAlign w:val="bottom"/>
          </w:tcPr>
          <w:p w14:paraId="7A84C62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35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  <w:vAlign w:val="bottom"/>
          </w:tcPr>
          <w:p w14:paraId="52B2E1C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5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  <w:vAlign w:val="bottom"/>
          </w:tcPr>
          <w:p w14:paraId="338D0CE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4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  <w:vAlign w:val="bottom"/>
          </w:tcPr>
          <w:p w14:paraId="4535B45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3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3853678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7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72B8B48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2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32F1DE1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1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03E1930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7FD29E1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9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4E074EF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1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096E252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619398C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7658640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38015B2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2</w:t>
            </w:r>
          </w:p>
        </w:tc>
        <w:tc>
          <w:tcPr>
            <w:tcW w:w="264" w:type="pct"/>
            <w:tcBorders>
              <w:top w:val="single" w:sz="4" w:space="0" w:color="000000" w:themeColor="text1"/>
            </w:tcBorders>
          </w:tcPr>
          <w:p w14:paraId="2713748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5</w:t>
            </w:r>
          </w:p>
        </w:tc>
        <w:tc>
          <w:tcPr>
            <w:tcW w:w="261" w:type="pct"/>
            <w:tcBorders>
              <w:top w:val="single" w:sz="4" w:space="0" w:color="000000" w:themeColor="text1"/>
            </w:tcBorders>
          </w:tcPr>
          <w:p w14:paraId="306A858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  <w:tc>
          <w:tcPr>
            <w:tcW w:w="251" w:type="pct"/>
            <w:tcBorders>
              <w:top w:val="single" w:sz="4" w:space="0" w:color="000000" w:themeColor="text1"/>
            </w:tcBorders>
          </w:tcPr>
          <w:p w14:paraId="0191A37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4</w:t>
            </w:r>
          </w:p>
        </w:tc>
      </w:tr>
      <w:tr w:rsidR="0070265E" w:rsidRPr="000A602A" w14:paraId="07026C38" w14:textId="77777777" w:rsidTr="00143E22">
        <w:tc>
          <w:tcPr>
            <w:tcW w:w="264" w:type="pct"/>
            <w:vMerge/>
          </w:tcPr>
          <w:p w14:paraId="6CEB6771" w14:textId="77777777" w:rsidR="0070265E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1DEC5B28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SoA</w:t>
            </w:r>
            <w:proofErr w:type="spellEnd"/>
          </w:p>
        </w:tc>
        <w:tc>
          <w:tcPr>
            <w:tcW w:w="264" w:type="pct"/>
            <w:vAlign w:val="bottom"/>
          </w:tcPr>
          <w:p w14:paraId="0F71BFD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0</w:t>
            </w:r>
          </w:p>
        </w:tc>
        <w:tc>
          <w:tcPr>
            <w:tcW w:w="264" w:type="pct"/>
            <w:vAlign w:val="bottom"/>
          </w:tcPr>
          <w:p w14:paraId="19D83D7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  <w:vAlign w:val="bottom"/>
          </w:tcPr>
          <w:p w14:paraId="17BAF33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  <w:tc>
          <w:tcPr>
            <w:tcW w:w="264" w:type="pct"/>
            <w:vAlign w:val="bottom"/>
          </w:tcPr>
          <w:p w14:paraId="7A108D6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680D396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5E60ED6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6</w:t>
            </w:r>
          </w:p>
        </w:tc>
        <w:tc>
          <w:tcPr>
            <w:tcW w:w="264" w:type="pct"/>
          </w:tcPr>
          <w:p w14:paraId="47815ED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49203BB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749ECA1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</w:tcPr>
          <w:p w14:paraId="0ABCD26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08E10D8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3CD1499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7</w:t>
            </w:r>
          </w:p>
        </w:tc>
        <w:tc>
          <w:tcPr>
            <w:tcW w:w="264" w:type="pct"/>
          </w:tcPr>
          <w:p w14:paraId="4400F34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</w:tcPr>
          <w:p w14:paraId="7380F6C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  <w:tc>
          <w:tcPr>
            <w:tcW w:w="264" w:type="pct"/>
          </w:tcPr>
          <w:p w14:paraId="35890FC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  <w:tc>
          <w:tcPr>
            <w:tcW w:w="261" w:type="pct"/>
          </w:tcPr>
          <w:p w14:paraId="662F487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51" w:type="pct"/>
          </w:tcPr>
          <w:p w14:paraId="3EFCE5A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16</w:t>
            </w:r>
          </w:p>
        </w:tc>
      </w:tr>
      <w:tr w:rsidR="0070265E" w:rsidRPr="000A602A" w14:paraId="231980E0" w14:textId="77777777" w:rsidTr="00143E22">
        <w:tc>
          <w:tcPr>
            <w:tcW w:w="264" w:type="pct"/>
            <w:vMerge/>
          </w:tcPr>
          <w:p w14:paraId="02FE5732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7263CB23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r w:rsidRPr="000A602A">
              <w:rPr>
                <w:sz w:val="22"/>
              </w:rPr>
              <w:t>Dom</w:t>
            </w:r>
          </w:p>
        </w:tc>
        <w:tc>
          <w:tcPr>
            <w:tcW w:w="264" w:type="pct"/>
            <w:vAlign w:val="bottom"/>
          </w:tcPr>
          <w:p w14:paraId="797503D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  <w:vAlign w:val="bottom"/>
          </w:tcPr>
          <w:p w14:paraId="19211EE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7</w:t>
            </w:r>
          </w:p>
        </w:tc>
        <w:tc>
          <w:tcPr>
            <w:tcW w:w="264" w:type="pct"/>
            <w:vAlign w:val="bottom"/>
          </w:tcPr>
          <w:p w14:paraId="26AB6EF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35</w:t>
            </w:r>
          </w:p>
        </w:tc>
        <w:tc>
          <w:tcPr>
            <w:tcW w:w="264" w:type="pct"/>
            <w:vAlign w:val="bottom"/>
          </w:tcPr>
          <w:p w14:paraId="19CDCF6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6</w:t>
            </w:r>
          </w:p>
        </w:tc>
        <w:tc>
          <w:tcPr>
            <w:tcW w:w="264" w:type="pct"/>
          </w:tcPr>
          <w:p w14:paraId="079A870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4</w:t>
            </w:r>
          </w:p>
        </w:tc>
        <w:tc>
          <w:tcPr>
            <w:tcW w:w="264" w:type="pct"/>
          </w:tcPr>
          <w:p w14:paraId="4E3BAF0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0</w:t>
            </w:r>
          </w:p>
        </w:tc>
        <w:tc>
          <w:tcPr>
            <w:tcW w:w="264" w:type="pct"/>
          </w:tcPr>
          <w:p w14:paraId="62B666F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4</w:t>
            </w:r>
          </w:p>
        </w:tc>
        <w:tc>
          <w:tcPr>
            <w:tcW w:w="264" w:type="pct"/>
          </w:tcPr>
          <w:p w14:paraId="0A98561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9</w:t>
            </w:r>
          </w:p>
        </w:tc>
        <w:tc>
          <w:tcPr>
            <w:tcW w:w="264" w:type="pct"/>
          </w:tcPr>
          <w:p w14:paraId="112B73B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4B0318A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</w:tcPr>
          <w:p w14:paraId="50D4E0E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11C601C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7</w:t>
            </w:r>
          </w:p>
        </w:tc>
        <w:tc>
          <w:tcPr>
            <w:tcW w:w="264" w:type="pct"/>
          </w:tcPr>
          <w:p w14:paraId="743DDCD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044D355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0</w:t>
            </w:r>
          </w:p>
        </w:tc>
        <w:tc>
          <w:tcPr>
            <w:tcW w:w="264" w:type="pct"/>
          </w:tcPr>
          <w:p w14:paraId="2104F8F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0</w:t>
            </w:r>
          </w:p>
        </w:tc>
        <w:tc>
          <w:tcPr>
            <w:tcW w:w="261" w:type="pct"/>
          </w:tcPr>
          <w:p w14:paraId="56CF0C5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  <w:tc>
          <w:tcPr>
            <w:tcW w:w="251" w:type="pct"/>
          </w:tcPr>
          <w:p w14:paraId="6018664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0</w:t>
            </w:r>
          </w:p>
        </w:tc>
      </w:tr>
      <w:tr w:rsidR="0070265E" w:rsidRPr="000A602A" w14:paraId="7FD164A3" w14:textId="77777777" w:rsidTr="00143E22">
        <w:tc>
          <w:tcPr>
            <w:tcW w:w="264" w:type="pct"/>
            <w:vMerge/>
          </w:tcPr>
          <w:p w14:paraId="2471D03E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3D4E9D36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Sta</w:t>
            </w:r>
            <w:proofErr w:type="spellEnd"/>
          </w:p>
        </w:tc>
        <w:tc>
          <w:tcPr>
            <w:tcW w:w="264" w:type="pct"/>
            <w:vAlign w:val="bottom"/>
          </w:tcPr>
          <w:p w14:paraId="0BF1ED6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5</w:t>
            </w:r>
          </w:p>
        </w:tc>
        <w:tc>
          <w:tcPr>
            <w:tcW w:w="264" w:type="pct"/>
            <w:vAlign w:val="bottom"/>
          </w:tcPr>
          <w:p w14:paraId="5B2E02A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8</w:t>
            </w:r>
          </w:p>
        </w:tc>
        <w:tc>
          <w:tcPr>
            <w:tcW w:w="264" w:type="pct"/>
            <w:vAlign w:val="bottom"/>
          </w:tcPr>
          <w:p w14:paraId="0F299AC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8</w:t>
            </w:r>
          </w:p>
        </w:tc>
        <w:tc>
          <w:tcPr>
            <w:tcW w:w="264" w:type="pct"/>
            <w:vAlign w:val="bottom"/>
          </w:tcPr>
          <w:p w14:paraId="4A23049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34</w:t>
            </w:r>
          </w:p>
        </w:tc>
        <w:tc>
          <w:tcPr>
            <w:tcW w:w="264" w:type="pct"/>
          </w:tcPr>
          <w:p w14:paraId="3C74790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</w:tcPr>
          <w:p w14:paraId="5B53459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24A1F2C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4</w:t>
            </w:r>
          </w:p>
        </w:tc>
        <w:tc>
          <w:tcPr>
            <w:tcW w:w="264" w:type="pct"/>
          </w:tcPr>
          <w:p w14:paraId="73EC4B6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  <w:tc>
          <w:tcPr>
            <w:tcW w:w="264" w:type="pct"/>
          </w:tcPr>
          <w:p w14:paraId="4B14CF2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  <w:tc>
          <w:tcPr>
            <w:tcW w:w="264" w:type="pct"/>
          </w:tcPr>
          <w:p w14:paraId="785D1D2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5</w:t>
            </w:r>
          </w:p>
        </w:tc>
        <w:tc>
          <w:tcPr>
            <w:tcW w:w="264" w:type="pct"/>
          </w:tcPr>
          <w:p w14:paraId="273474A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226B09F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8</w:t>
            </w:r>
          </w:p>
        </w:tc>
        <w:tc>
          <w:tcPr>
            <w:tcW w:w="264" w:type="pct"/>
          </w:tcPr>
          <w:p w14:paraId="7F69715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0B2EDE9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9</w:t>
            </w:r>
          </w:p>
        </w:tc>
        <w:tc>
          <w:tcPr>
            <w:tcW w:w="264" w:type="pct"/>
          </w:tcPr>
          <w:p w14:paraId="201D3C2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1" w:type="pct"/>
          </w:tcPr>
          <w:p w14:paraId="1C99E8C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0</w:t>
            </w:r>
          </w:p>
        </w:tc>
        <w:tc>
          <w:tcPr>
            <w:tcW w:w="251" w:type="pct"/>
          </w:tcPr>
          <w:p w14:paraId="57840C1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</w:tr>
      <w:tr w:rsidR="0070265E" w:rsidRPr="000A602A" w14:paraId="100E1798" w14:textId="77777777" w:rsidTr="00143E22">
        <w:tc>
          <w:tcPr>
            <w:tcW w:w="264" w:type="pct"/>
            <w:vMerge/>
          </w:tcPr>
          <w:p w14:paraId="1F0EB295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11E5D13A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Ret</w:t>
            </w:r>
            <w:proofErr w:type="spellEnd"/>
          </w:p>
        </w:tc>
        <w:tc>
          <w:tcPr>
            <w:tcW w:w="264" w:type="pct"/>
            <w:vAlign w:val="bottom"/>
          </w:tcPr>
          <w:p w14:paraId="3898626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  <w:vAlign w:val="bottom"/>
          </w:tcPr>
          <w:p w14:paraId="4903FC6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0</w:t>
            </w:r>
          </w:p>
        </w:tc>
        <w:tc>
          <w:tcPr>
            <w:tcW w:w="264" w:type="pct"/>
            <w:vAlign w:val="bottom"/>
          </w:tcPr>
          <w:p w14:paraId="38F8013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  <w:tc>
          <w:tcPr>
            <w:tcW w:w="264" w:type="pct"/>
            <w:vAlign w:val="bottom"/>
          </w:tcPr>
          <w:p w14:paraId="1D52B0F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64" w:type="pct"/>
          </w:tcPr>
          <w:p w14:paraId="085B800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6</w:t>
            </w:r>
          </w:p>
        </w:tc>
        <w:tc>
          <w:tcPr>
            <w:tcW w:w="264" w:type="pct"/>
          </w:tcPr>
          <w:p w14:paraId="394B119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0FEDA1A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0</w:t>
            </w:r>
          </w:p>
        </w:tc>
        <w:tc>
          <w:tcPr>
            <w:tcW w:w="264" w:type="pct"/>
          </w:tcPr>
          <w:p w14:paraId="2A600D9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41F625F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2</w:t>
            </w:r>
          </w:p>
        </w:tc>
        <w:tc>
          <w:tcPr>
            <w:tcW w:w="264" w:type="pct"/>
          </w:tcPr>
          <w:p w14:paraId="1B1BFD0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1</w:t>
            </w:r>
          </w:p>
        </w:tc>
        <w:tc>
          <w:tcPr>
            <w:tcW w:w="264" w:type="pct"/>
          </w:tcPr>
          <w:p w14:paraId="1BC5DBA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1087F8F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4B672C7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5022B4E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  <w:tc>
          <w:tcPr>
            <w:tcW w:w="264" w:type="pct"/>
          </w:tcPr>
          <w:p w14:paraId="5E83585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2</w:t>
            </w:r>
          </w:p>
        </w:tc>
        <w:tc>
          <w:tcPr>
            <w:tcW w:w="261" w:type="pct"/>
          </w:tcPr>
          <w:p w14:paraId="6FE1BC1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51" w:type="pct"/>
          </w:tcPr>
          <w:p w14:paraId="41F9325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5</w:t>
            </w:r>
          </w:p>
        </w:tc>
      </w:tr>
      <w:tr w:rsidR="0070265E" w:rsidRPr="000A602A" w14:paraId="4212FE15" w14:textId="77777777" w:rsidTr="00143E22">
        <w:tc>
          <w:tcPr>
            <w:tcW w:w="264" w:type="pct"/>
            <w:vMerge/>
          </w:tcPr>
          <w:p w14:paraId="07ABD4B9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660C8104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Aut</w:t>
            </w:r>
            <w:proofErr w:type="spellEnd"/>
          </w:p>
        </w:tc>
        <w:tc>
          <w:tcPr>
            <w:tcW w:w="264" w:type="pct"/>
            <w:vAlign w:val="bottom"/>
          </w:tcPr>
          <w:p w14:paraId="08BE5F0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  <w:vAlign w:val="bottom"/>
          </w:tcPr>
          <w:p w14:paraId="0A51657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1</w:t>
            </w:r>
          </w:p>
        </w:tc>
        <w:tc>
          <w:tcPr>
            <w:tcW w:w="264" w:type="pct"/>
            <w:vAlign w:val="bottom"/>
          </w:tcPr>
          <w:p w14:paraId="6FAD733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  <w:tc>
          <w:tcPr>
            <w:tcW w:w="264" w:type="pct"/>
            <w:vAlign w:val="bottom"/>
          </w:tcPr>
          <w:p w14:paraId="6C2A1D0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26A7C4B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0D31BAF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4</w:t>
            </w:r>
          </w:p>
        </w:tc>
        <w:tc>
          <w:tcPr>
            <w:tcW w:w="264" w:type="pct"/>
          </w:tcPr>
          <w:p w14:paraId="47DDF7C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1</w:t>
            </w:r>
          </w:p>
        </w:tc>
        <w:tc>
          <w:tcPr>
            <w:tcW w:w="264" w:type="pct"/>
          </w:tcPr>
          <w:p w14:paraId="2976B48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</w:tcPr>
          <w:p w14:paraId="49F7895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385C853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8</w:t>
            </w:r>
          </w:p>
        </w:tc>
        <w:tc>
          <w:tcPr>
            <w:tcW w:w="264" w:type="pct"/>
          </w:tcPr>
          <w:p w14:paraId="506FEBD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70B88FC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7370568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37B44A7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10</w:t>
            </w:r>
          </w:p>
        </w:tc>
        <w:tc>
          <w:tcPr>
            <w:tcW w:w="264" w:type="pct"/>
          </w:tcPr>
          <w:p w14:paraId="1A9A885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11</w:t>
            </w:r>
          </w:p>
        </w:tc>
        <w:tc>
          <w:tcPr>
            <w:tcW w:w="261" w:type="pct"/>
          </w:tcPr>
          <w:p w14:paraId="356D067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6</w:t>
            </w:r>
          </w:p>
        </w:tc>
        <w:tc>
          <w:tcPr>
            <w:tcW w:w="251" w:type="pct"/>
          </w:tcPr>
          <w:p w14:paraId="329CBD3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0</w:t>
            </w:r>
          </w:p>
        </w:tc>
      </w:tr>
      <w:tr w:rsidR="0070265E" w:rsidRPr="000A602A" w14:paraId="47EC0B25" w14:textId="77777777" w:rsidTr="00143E22">
        <w:tc>
          <w:tcPr>
            <w:tcW w:w="264" w:type="pct"/>
            <w:vMerge/>
          </w:tcPr>
          <w:p w14:paraId="6DAA3A14" w14:textId="77777777" w:rsidR="0070265E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3682F1ED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SoP</w:t>
            </w:r>
            <w:proofErr w:type="spellEnd"/>
          </w:p>
        </w:tc>
        <w:tc>
          <w:tcPr>
            <w:tcW w:w="264" w:type="pct"/>
            <w:vAlign w:val="bottom"/>
          </w:tcPr>
          <w:p w14:paraId="5887D0D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1</w:t>
            </w:r>
          </w:p>
        </w:tc>
        <w:tc>
          <w:tcPr>
            <w:tcW w:w="264" w:type="pct"/>
            <w:vAlign w:val="bottom"/>
          </w:tcPr>
          <w:p w14:paraId="6D6477D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8</w:t>
            </w:r>
          </w:p>
        </w:tc>
        <w:tc>
          <w:tcPr>
            <w:tcW w:w="264" w:type="pct"/>
            <w:vAlign w:val="bottom"/>
          </w:tcPr>
          <w:p w14:paraId="4257415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1</w:t>
            </w:r>
          </w:p>
        </w:tc>
        <w:tc>
          <w:tcPr>
            <w:tcW w:w="264" w:type="pct"/>
            <w:vAlign w:val="bottom"/>
          </w:tcPr>
          <w:p w14:paraId="28734BC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2</w:t>
            </w:r>
          </w:p>
        </w:tc>
        <w:tc>
          <w:tcPr>
            <w:tcW w:w="264" w:type="pct"/>
          </w:tcPr>
          <w:p w14:paraId="6A2FC81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461C2BA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64" w:type="pct"/>
          </w:tcPr>
          <w:p w14:paraId="41C3142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0</w:t>
            </w:r>
          </w:p>
        </w:tc>
        <w:tc>
          <w:tcPr>
            <w:tcW w:w="264" w:type="pct"/>
          </w:tcPr>
          <w:p w14:paraId="73E8493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314DE6A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0</w:t>
            </w:r>
          </w:p>
        </w:tc>
        <w:tc>
          <w:tcPr>
            <w:tcW w:w="264" w:type="pct"/>
          </w:tcPr>
          <w:p w14:paraId="1495569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4027260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38EBF36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2</w:t>
            </w:r>
          </w:p>
        </w:tc>
        <w:tc>
          <w:tcPr>
            <w:tcW w:w="264" w:type="pct"/>
          </w:tcPr>
          <w:p w14:paraId="4EE67E9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0</w:t>
            </w:r>
          </w:p>
        </w:tc>
        <w:tc>
          <w:tcPr>
            <w:tcW w:w="264" w:type="pct"/>
          </w:tcPr>
          <w:p w14:paraId="7B93CA4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4</w:t>
            </w:r>
          </w:p>
        </w:tc>
        <w:tc>
          <w:tcPr>
            <w:tcW w:w="264" w:type="pct"/>
          </w:tcPr>
          <w:p w14:paraId="6FC350E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4</w:t>
            </w:r>
          </w:p>
        </w:tc>
        <w:tc>
          <w:tcPr>
            <w:tcW w:w="261" w:type="pct"/>
          </w:tcPr>
          <w:p w14:paraId="3303320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0</w:t>
            </w:r>
          </w:p>
        </w:tc>
        <w:tc>
          <w:tcPr>
            <w:tcW w:w="251" w:type="pct"/>
          </w:tcPr>
          <w:p w14:paraId="1CA3832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1</w:t>
            </w:r>
          </w:p>
        </w:tc>
      </w:tr>
      <w:tr w:rsidR="0070265E" w:rsidRPr="000A602A" w14:paraId="7FD75311" w14:textId="77777777" w:rsidTr="00143E22">
        <w:tc>
          <w:tcPr>
            <w:tcW w:w="264" w:type="pct"/>
            <w:vMerge/>
          </w:tcPr>
          <w:p w14:paraId="45747451" w14:textId="77777777" w:rsidR="0070265E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1F9F1428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r>
              <w:rPr>
                <w:sz w:val="22"/>
              </w:rPr>
              <w:t>Mor</w:t>
            </w:r>
          </w:p>
        </w:tc>
        <w:tc>
          <w:tcPr>
            <w:tcW w:w="264" w:type="pct"/>
            <w:vAlign w:val="bottom"/>
          </w:tcPr>
          <w:p w14:paraId="34D4F60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5</w:t>
            </w:r>
          </w:p>
        </w:tc>
        <w:tc>
          <w:tcPr>
            <w:tcW w:w="264" w:type="pct"/>
            <w:vAlign w:val="bottom"/>
          </w:tcPr>
          <w:p w14:paraId="68EE7C6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3</w:t>
            </w:r>
          </w:p>
        </w:tc>
        <w:tc>
          <w:tcPr>
            <w:tcW w:w="264" w:type="pct"/>
            <w:vAlign w:val="bottom"/>
          </w:tcPr>
          <w:p w14:paraId="20272E7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  <w:vAlign w:val="bottom"/>
          </w:tcPr>
          <w:p w14:paraId="1A2D99A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2</w:t>
            </w:r>
          </w:p>
        </w:tc>
        <w:tc>
          <w:tcPr>
            <w:tcW w:w="264" w:type="pct"/>
          </w:tcPr>
          <w:p w14:paraId="626BF45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3</w:t>
            </w:r>
          </w:p>
        </w:tc>
        <w:tc>
          <w:tcPr>
            <w:tcW w:w="264" w:type="pct"/>
          </w:tcPr>
          <w:p w14:paraId="62892CD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</w:tcPr>
          <w:p w14:paraId="438AAE7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0</w:t>
            </w:r>
          </w:p>
        </w:tc>
        <w:tc>
          <w:tcPr>
            <w:tcW w:w="264" w:type="pct"/>
          </w:tcPr>
          <w:p w14:paraId="3A52F99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9</w:t>
            </w:r>
          </w:p>
        </w:tc>
        <w:tc>
          <w:tcPr>
            <w:tcW w:w="264" w:type="pct"/>
          </w:tcPr>
          <w:p w14:paraId="1C3D2BA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9</w:t>
            </w:r>
          </w:p>
        </w:tc>
        <w:tc>
          <w:tcPr>
            <w:tcW w:w="264" w:type="pct"/>
          </w:tcPr>
          <w:p w14:paraId="71C1A3A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0</w:t>
            </w:r>
          </w:p>
        </w:tc>
        <w:tc>
          <w:tcPr>
            <w:tcW w:w="264" w:type="pct"/>
          </w:tcPr>
          <w:p w14:paraId="2CB017A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2</w:t>
            </w:r>
          </w:p>
        </w:tc>
        <w:tc>
          <w:tcPr>
            <w:tcW w:w="264" w:type="pct"/>
          </w:tcPr>
          <w:p w14:paraId="7A8867B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4</w:t>
            </w:r>
          </w:p>
        </w:tc>
        <w:tc>
          <w:tcPr>
            <w:tcW w:w="264" w:type="pct"/>
          </w:tcPr>
          <w:p w14:paraId="5DFFAF9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35004B7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10</w:t>
            </w:r>
          </w:p>
        </w:tc>
        <w:tc>
          <w:tcPr>
            <w:tcW w:w="264" w:type="pct"/>
          </w:tcPr>
          <w:p w14:paraId="675ACCC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1" w:type="pct"/>
          </w:tcPr>
          <w:p w14:paraId="216E8D8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8</w:t>
            </w:r>
          </w:p>
        </w:tc>
        <w:tc>
          <w:tcPr>
            <w:tcW w:w="251" w:type="pct"/>
          </w:tcPr>
          <w:p w14:paraId="2938B72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</w:tr>
      <w:tr w:rsidR="0070265E" w:rsidRPr="000A602A" w14:paraId="3620DA52" w14:textId="77777777" w:rsidTr="00143E22">
        <w:tc>
          <w:tcPr>
            <w:tcW w:w="264" w:type="pct"/>
            <w:vMerge/>
          </w:tcPr>
          <w:p w14:paraId="029AB5B4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04397E0E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r w:rsidRPr="000A602A">
              <w:rPr>
                <w:sz w:val="22"/>
              </w:rPr>
              <w:t>Ide</w:t>
            </w:r>
          </w:p>
        </w:tc>
        <w:tc>
          <w:tcPr>
            <w:tcW w:w="264" w:type="pct"/>
          </w:tcPr>
          <w:p w14:paraId="2CA5936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5</w:t>
            </w:r>
          </w:p>
        </w:tc>
        <w:tc>
          <w:tcPr>
            <w:tcW w:w="264" w:type="pct"/>
            <w:vAlign w:val="bottom"/>
          </w:tcPr>
          <w:p w14:paraId="6714258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3</w:t>
            </w:r>
          </w:p>
        </w:tc>
        <w:tc>
          <w:tcPr>
            <w:tcW w:w="264" w:type="pct"/>
            <w:vAlign w:val="bottom"/>
          </w:tcPr>
          <w:p w14:paraId="0AF1990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5</w:t>
            </w:r>
          </w:p>
        </w:tc>
        <w:tc>
          <w:tcPr>
            <w:tcW w:w="264" w:type="pct"/>
            <w:vAlign w:val="bottom"/>
          </w:tcPr>
          <w:p w14:paraId="718995C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4</w:t>
            </w:r>
          </w:p>
        </w:tc>
        <w:tc>
          <w:tcPr>
            <w:tcW w:w="264" w:type="pct"/>
          </w:tcPr>
          <w:p w14:paraId="464428D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3FDFC4C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  <w:tc>
          <w:tcPr>
            <w:tcW w:w="264" w:type="pct"/>
          </w:tcPr>
          <w:p w14:paraId="068DE09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</w:tcPr>
          <w:p w14:paraId="0BEEAF5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8</w:t>
            </w:r>
          </w:p>
        </w:tc>
        <w:tc>
          <w:tcPr>
            <w:tcW w:w="264" w:type="pct"/>
          </w:tcPr>
          <w:p w14:paraId="5EC9814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25</w:t>
            </w:r>
          </w:p>
        </w:tc>
        <w:tc>
          <w:tcPr>
            <w:tcW w:w="264" w:type="pct"/>
          </w:tcPr>
          <w:p w14:paraId="7372925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9</w:t>
            </w:r>
          </w:p>
        </w:tc>
        <w:tc>
          <w:tcPr>
            <w:tcW w:w="264" w:type="pct"/>
          </w:tcPr>
          <w:p w14:paraId="0D64B08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  <w:tc>
          <w:tcPr>
            <w:tcW w:w="264" w:type="pct"/>
          </w:tcPr>
          <w:p w14:paraId="6AD5096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6</w:t>
            </w:r>
          </w:p>
        </w:tc>
        <w:tc>
          <w:tcPr>
            <w:tcW w:w="264" w:type="pct"/>
          </w:tcPr>
          <w:p w14:paraId="09D59C0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9</w:t>
            </w:r>
          </w:p>
        </w:tc>
        <w:tc>
          <w:tcPr>
            <w:tcW w:w="264" w:type="pct"/>
          </w:tcPr>
          <w:p w14:paraId="62CF0DE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3C556FE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9</w:t>
            </w:r>
          </w:p>
        </w:tc>
        <w:tc>
          <w:tcPr>
            <w:tcW w:w="261" w:type="pct"/>
          </w:tcPr>
          <w:p w14:paraId="34B3872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4</w:t>
            </w:r>
          </w:p>
        </w:tc>
        <w:tc>
          <w:tcPr>
            <w:tcW w:w="251" w:type="pct"/>
          </w:tcPr>
          <w:p w14:paraId="6653C10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</w:tr>
      <w:tr w:rsidR="0070265E" w:rsidRPr="000A602A" w14:paraId="44E6EEA8" w14:textId="77777777" w:rsidTr="00143E22">
        <w:tc>
          <w:tcPr>
            <w:tcW w:w="264" w:type="pct"/>
            <w:vMerge/>
          </w:tcPr>
          <w:p w14:paraId="25645F25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16A2E2BD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Stru</w:t>
            </w:r>
            <w:proofErr w:type="spellEnd"/>
          </w:p>
        </w:tc>
        <w:tc>
          <w:tcPr>
            <w:tcW w:w="264" w:type="pct"/>
            <w:vAlign w:val="bottom"/>
          </w:tcPr>
          <w:p w14:paraId="01E12D6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64" w:type="pct"/>
            <w:vAlign w:val="bottom"/>
          </w:tcPr>
          <w:p w14:paraId="3697797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  <w:vAlign w:val="bottom"/>
          </w:tcPr>
          <w:p w14:paraId="6C1CD60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  <w:vAlign w:val="bottom"/>
          </w:tcPr>
          <w:p w14:paraId="294ABF2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339500E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1</w:t>
            </w:r>
          </w:p>
        </w:tc>
        <w:tc>
          <w:tcPr>
            <w:tcW w:w="264" w:type="pct"/>
          </w:tcPr>
          <w:p w14:paraId="764FA84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68F7A54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7F8B730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23C880C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0</w:t>
            </w:r>
          </w:p>
        </w:tc>
        <w:tc>
          <w:tcPr>
            <w:tcW w:w="264" w:type="pct"/>
          </w:tcPr>
          <w:p w14:paraId="5E02073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9</w:t>
            </w:r>
          </w:p>
        </w:tc>
        <w:tc>
          <w:tcPr>
            <w:tcW w:w="264" w:type="pct"/>
          </w:tcPr>
          <w:p w14:paraId="0EDBEBE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2</w:t>
            </w:r>
          </w:p>
        </w:tc>
        <w:tc>
          <w:tcPr>
            <w:tcW w:w="264" w:type="pct"/>
          </w:tcPr>
          <w:p w14:paraId="25F4C5D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</w:tcPr>
          <w:p w14:paraId="3A57B92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5266EF6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4</w:t>
            </w:r>
          </w:p>
        </w:tc>
        <w:tc>
          <w:tcPr>
            <w:tcW w:w="264" w:type="pct"/>
          </w:tcPr>
          <w:p w14:paraId="51FAFAE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2</w:t>
            </w:r>
          </w:p>
        </w:tc>
        <w:tc>
          <w:tcPr>
            <w:tcW w:w="261" w:type="pct"/>
          </w:tcPr>
          <w:p w14:paraId="2478BB3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7</w:t>
            </w:r>
          </w:p>
        </w:tc>
        <w:tc>
          <w:tcPr>
            <w:tcW w:w="251" w:type="pct"/>
          </w:tcPr>
          <w:p w14:paraId="46B2655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</w:tr>
      <w:tr w:rsidR="0070265E" w:rsidRPr="000A602A" w14:paraId="7520CC7B" w14:textId="77777777" w:rsidTr="00143E22">
        <w:tc>
          <w:tcPr>
            <w:tcW w:w="264" w:type="pct"/>
            <w:vMerge/>
          </w:tcPr>
          <w:p w14:paraId="6A5E8F60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48AF48BD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Saf</w:t>
            </w:r>
            <w:proofErr w:type="spellEnd"/>
          </w:p>
        </w:tc>
        <w:tc>
          <w:tcPr>
            <w:tcW w:w="264" w:type="pct"/>
            <w:vAlign w:val="bottom"/>
          </w:tcPr>
          <w:p w14:paraId="078665F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5</w:t>
            </w:r>
          </w:p>
        </w:tc>
        <w:tc>
          <w:tcPr>
            <w:tcW w:w="264" w:type="pct"/>
            <w:vAlign w:val="bottom"/>
          </w:tcPr>
          <w:p w14:paraId="4A02460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0</w:t>
            </w:r>
          </w:p>
        </w:tc>
        <w:tc>
          <w:tcPr>
            <w:tcW w:w="264" w:type="pct"/>
            <w:vAlign w:val="bottom"/>
          </w:tcPr>
          <w:p w14:paraId="5445C5E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6</w:t>
            </w:r>
          </w:p>
        </w:tc>
        <w:tc>
          <w:tcPr>
            <w:tcW w:w="264" w:type="pct"/>
            <w:vAlign w:val="bottom"/>
          </w:tcPr>
          <w:p w14:paraId="13C5E15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4</w:t>
            </w:r>
          </w:p>
        </w:tc>
        <w:tc>
          <w:tcPr>
            <w:tcW w:w="264" w:type="pct"/>
          </w:tcPr>
          <w:p w14:paraId="2962D02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4ED914B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</w:tcPr>
          <w:p w14:paraId="78FC2CB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64" w:type="pct"/>
          </w:tcPr>
          <w:p w14:paraId="7D4CFEF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0DDF0FE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417191E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3CF6BF8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611E86D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3</w:t>
            </w:r>
          </w:p>
        </w:tc>
        <w:tc>
          <w:tcPr>
            <w:tcW w:w="264" w:type="pct"/>
          </w:tcPr>
          <w:p w14:paraId="6B28D0E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7</w:t>
            </w:r>
          </w:p>
        </w:tc>
        <w:tc>
          <w:tcPr>
            <w:tcW w:w="264" w:type="pct"/>
          </w:tcPr>
          <w:p w14:paraId="17E3417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5</w:t>
            </w:r>
          </w:p>
        </w:tc>
        <w:tc>
          <w:tcPr>
            <w:tcW w:w="264" w:type="pct"/>
          </w:tcPr>
          <w:p w14:paraId="0452CBA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6-.</w:t>
            </w:r>
          </w:p>
        </w:tc>
        <w:tc>
          <w:tcPr>
            <w:tcW w:w="261" w:type="pct"/>
          </w:tcPr>
          <w:p w14:paraId="775B3DDF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r>
              <w:rPr>
                <w:sz w:val="22"/>
              </w:rPr>
              <w:t>-.04</w:t>
            </w:r>
          </w:p>
        </w:tc>
        <w:tc>
          <w:tcPr>
            <w:tcW w:w="251" w:type="pct"/>
          </w:tcPr>
          <w:p w14:paraId="0261986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</w:tr>
      <w:tr w:rsidR="0070265E" w:rsidRPr="000A602A" w14:paraId="0C98261B" w14:textId="77777777" w:rsidTr="00143E22">
        <w:tc>
          <w:tcPr>
            <w:tcW w:w="264" w:type="pct"/>
            <w:vMerge/>
          </w:tcPr>
          <w:p w14:paraId="065190D0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022D2500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Rev</w:t>
            </w:r>
            <w:proofErr w:type="spellEnd"/>
          </w:p>
        </w:tc>
        <w:tc>
          <w:tcPr>
            <w:tcW w:w="264" w:type="pct"/>
            <w:vAlign w:val="bottom"/>
          </w:tcPr>
          <w:p w14:paraId="18F135A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  <w:vAlign w:val="bottom"/>
          </w:tcPr>
          <w:p w14:paraId="78A3706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64" w:type="pct"/>
            <w:vAlign w:val="bottom"/>
          </w:tcPr>
          <w:p w14:paraId="311B12A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2</w:t>
            </w:r>
          </w:p>
        </w:tc>
        <w:tc>
          <w:tcPr>
            <w:tcW w:w="264" w:type="pct"/>
            <w:vAlign w:val="bottom"/>
          </w:tcPr>
          <w:p w14:paraId="76A678C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8</w:t>
            </w:r>
          </w:p>
        </w:tc>
        <w:tc>
          <w:tcPr>
            <w:tcW w:w="264" w:type="pct"/>
          </w:tcPr>
          <w:p w14:paraId="6B74B01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2</w:t>
            </w:r>
          </w:p>
        </w:tc>
        <w:tc>
          <w:tcPr>
            <w:tcW w:w="264" w:type="pct"/>
          </w:tcPr>
          <w:p w14:paraId="7694C3A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4423321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</w:tcPr>
          <w:p w14:paraId="1545746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0</w:t>
            </w:r>
          </w:p>
        </w:tc>
        <w:tc>
          <w:tcPr>
            <w:tcW w:w="264" w:type="pct"/>
          </w:tcPr>
          <w:p w14:paraId="248F30F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6</w:t>
            </w:r>
          </w:p>
        </w:tc>
        <w:tc>
          <w:tcPr>
            <w:tcW w:w="264" w:type="pct"/>
          </w:tcPr>
          <w:p w14:paraId="245556C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78EE15B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60C3BAA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31</w:t>
            </w:r>
          </w:p>
        </w:tc>
        <w:tc>
          <w:tcPr>
            <w:tcW w:w="264" w:type="pct"/>
          </w:tcPr>
          <w:p w14:paraId="4FDCD39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64" w:type="pct"/>
          </w:tcPr>
          <w:p w14:paraId="65AF0F4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07EA813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3</w:t>
            </w:r>
          </w:p>
        </w:tc>
        <w:tc>
          <w:tcPr>
            <w:tcW w:w="261" w:type="pct"/>
          </w:tcPr>
          <w:p w14:paraId="4A6D0EE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51" w:type="pct"/>
          </w:tcPr>
          <w:p w14:paraId="54E2670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12</w:t>
            </w:r>
          </w:p>
        </w:tc>
      </w:tr>
      <w:tr w:rsidR="0070265E" w:rsidRPr="000A602A" w14:paraId="61491337" w14:textId="77777777" w:rsidTr="00143E22">
        <w:tc>
          <w:tcPr>
            <w:tcW w:w="264" w:type="pct"/>
            <w:vMerge/>
          </w:tcPr>
          <w:p w14:paraId="43FA9F1E" w14:textId="77777777" w:rsidR="0070265E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00B71C6A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PhE</w:t>
            </w:r>
            <w:proofErr w:type="spellEnd"/>
          </w:p>
        </w:tc>
        <w:tc>
          <w:tcPr>
            <w:tcW w:w="264" w:type="pct"/>
            <w:vAlign w:val="bottom"/>
          </w:tcPr>
          <w:p w14:paraId="0BC9D22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  <w:vAlign w:val="bottom"/>
          </w:tcPr>
          <w:p w14:paraId="5890964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  <w:vAlign w:val="bottom"/>
          </w:tcPr>
          <w:p w14:paraId="3DE24B9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4</w:t>
            </w:r>
          </w:p>
        </w:tc>
        <w:tc>
          <w:tcPr>
            <w:tcW w:w="264" w:type="pct"/>
            <w:vAlign w:val="bottom"/>
          </w:tcPr>
          <w:p w14:paraId="2D7BCD8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</w:tcPr>
          <w:p w14:paraId="0187B74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4" w:type="pct"/>
          </w:tcPr>
          <w:p w14:paraId="4E8F5B2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64" w:type="pct"/>
          </w:tcPr>
          <w:p w14:paraId="6CA9267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  <w:tc>
          <w:tcPr>
            <w:tcW w:w="264" w:type="pct"/>
          </w:tcPr>
          <w:p w14:paraId="303557C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09746DB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2</w:t>
            </w:r>
          </w:p>
        </w:tc>
        <w:tc>
          <w:tcPr>
            <w:tcW w:w="264" w:type="pct"/>
          </w:tcPr>
          <w:p w14:paraId="52A0EC5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029721D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7AFB02D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1</w:t>
            </w:r>
          </w:p>
        </w:tc>
        <w:tc>
          <w:tcPr>
            <w:tcW w:w="264" w:type="pct"/>
          </w:tcPr>
          <w:p w14:paraId="0AA8A6A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6</w:t>
            </w:r>
          </w:p>
        </w:tc>
        <w:tc>
          <w:tcPr>
            <w:tcW w:w="264" w:type="pct"/>
          </w:tcPr>
          <w:p w14:paraId="030D6BF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5</w:t>
            </w:r>
          </w:p>
        </w:tc>
        <w:tc>
          <w:tcPr>
            <w:tcW w:w="264" w:type="pct"/>
          </w:tcPr>
          <w:p w14:paraId="34F4D2A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6</w:t>
            </w:r>
          </w:p>
        </w:tc>
        <w:tc>
          <w:tcPr>
            <w:tcW w:w="261" w:type="pct"/>
          </w:tcPr>
          <w:p w14:paraId="2F413EC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13</w:t>
            </w:r>
          </w:p>
        </w:tc>
        <w:tc>
          <w:tcPr>
            <w:tcW w:w="251" w:type="pct"/>
          </w:tcPr>
          <w:p w14:paraId="75127CC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.03</w:t>
            </w:r>
          </w:p>
        </w:tc>
      </w:tr>
      <w:tr w:rsidR="0070265E" w:rsidRPr="000A602A" w14:paraId="1A80E5CC" w14:textId="77777777" w:rsidTr="00143E22">
        <w:tc>
          <w:tcPr>
            <w:tcW w:w="264" w:type="pct"/>
            <w:vMerge/>
          </w:tcPr>
          <w:p w14:paraId="4B72FED2" w14:textId="77777777" w:rsidR="0070265E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15A68FF7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FoE</w:t>
            </w:r>
            <w:proofErr w:type="spellEnd"/>
          </w:p>
        </w:tc>
        <w:tc>
          <w:tcPr>
            <w:tcW w:w="264" w:type="pct"/>
            <w:vAlign w:val="bottom"/>
          </w:tcPr>
          <w:p w14:paraId="31EDA9C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10</w:t>
            </w:r>
          </w:p>
        </w:tc>
        <w:tc>
          <w:tcPr>
            <w:tcW w:w="264" w:type="pct"/>
            <w:vAlign w:val="bottom"/>
          </w:tcPr>
          <w:p w14:paraId="059645B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06</w:t>
            </w:r>
          </w:p>
        </w:tc>
        <w:tc>
          <w:tcPr>
            <w:tcW w:w="264" w:type="pct"/>
            <w:vAlign w:val="bottom"/>
          </w:tcPr>
          <w:p w14:paraId="70FCD62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03</w:t>
            </w:r>
          </w:p>
        </w:tc>
        <w:tc>
          <w:tcPr>
            <w:tcW w:w="264" w:type="pct"/>
            <w:vAlign w:val="bottom"/>
          </w:tcPr>
          <w:p w14:paraId="2EB0156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05</w:t>
            </w:r>
          </w:p>
        </w:tc>
        <w:tc>
          <w:tcPr>
            <w:tcW w:w="264" w:type="pct"/>
          </w:tcPr>
          <w:p w14:paraId="34328AE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11</w:t>
            </w:r>
          </w:p>
        </w:tc>
        <w:tc>
          <w:tcPr>
            <w:tcW w:w="264" w:type="pct"/>
          </w:tcPr>
          <w:p w14:paraId="1207A26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05</w:t>
            </w:r>
          </w:p>
        </w:tc>
        <w:tc>
          <w:tcPr>
            <w:tcW w:w="264" w:type="pct"/>
          </w:tcPr>
          <w:p w14:paraId="49ED0A4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11</w:t>
            </w:r>
          </w:p>
        </w:tc>
        <w:tc>
          <w:tcPr>
            <w:tcW w:w="264" w:type="pct"/>
          </w:tcPr>
          <w:p w14:paraId="25B0119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11</w:t>
            </w:r>
          </w:p>
        </w:tc>
        <w:tc>
          <w:tcPr>
            <w:tcW w:w="264" w:type="pct"/>
          </w:tcPr>
          <w:p w14:paraId="6EA0D3B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2</w:t>
            </w:r>
          </w:p>
        </w:tc>
        <w:tc>
          <w:tcPr>
            <w:tcW w:w="264" w:type="pct"/>
          </w:tcPr>
          <w:p w14:paraId="2AE6A38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08</w:t>
            </w:r>
          </w:p>
        </w:tc>
        <w:tc>
          <w:tcPr>
            <w:tcW w:w="264" w:type="pct"/>
          </w:tcPr>
          <w:p w14:paraId="6D1BD3F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  <w:tc>
          <w:tcPr>
            <w:tcW w:w="264" w:type="pct"/>
          </w:tcPr>
          <w:p w14:paraId="5FA0BDB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6</w:t>
            </w:r>
          </w:p>
        </w:tc>
        <w:tc>
          <w:tcPr>
            <w:tcW w:w="264" w:type="pct"/>
          </w:tcPr>
          <w:p w14:paraId="349A2A6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09</w:t>
            </w:r>
          </w:p>
        </w:tc>
        <w:tc>
          <w:tcPr>
            <w:tcW w:w="264" w:type="pct"/>
          </w:tcPr>
          <w:p w14:paraId="1959C25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16</w:t>
            </w:r>
          </w:p>
        </w:tc>
        <w:tc>
          <w:tcPr>
            <w:tcW w:w="264" w:type="pct"/>
          </w:tcPr>
          <w:p w14:paraId="2380F59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10</w:t>
            </w:r>
          </w:p>
        </w:tc>
        <w:tc>
          <w:tcPr>
            <w:tcW w:w="261" w:type="pct"/>
          </w:tcPr>
          <w:p w14:paraId="255AA35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1</w:t>
            </w:r>
          </w:p>
        </w:tc>
        <w:tc>
          <w:tcPr>
            <w:tcW w:w="251" w:type="pct"/>
          </w:tcPr>
          <w:p w14:paraId="2138C8E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DF20B0">
              <w:rPr>
                <w:lang w:eastAsia="de-DE"/>
              </w:rPr>
              <w:t>.06</w:t>
            </w:r>
          </w:p>
        </w:tc>
      </w:tr>
      <w:tr w:rsidR="0070265E" w:rsidRPr="000A602A" w14:paraId="5A27C9DE" w14:textId="77777777" w:rsidTr="00143E22">
        <w:tc>
          <w:tcPr>
            <w:tcW w:w="264" w:type="pct"/>
            <w:vMerge/>
          </w:tcPr>
          <w:p w14:paraId="5DFC7157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3894F338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r w:rsidRPr="000A602A">
              <w:rPr>
                <w:sz w:val="22"/>
              </w:rPr>
              <w:t>Fam</w:t>
            </w:r>
          </w:p>
        </w:tc>
        <w:tc>
          <w:tcPr>
            <w:tcW w:w="264" w:type="pct"/>
            <w:vAlign w:val="bottom"/>
          </w:tcPr>
          <w:p w14:paraId="4543724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1</w:t>
            </w:r>
          </w:p>
        </w:tc>
        <w:tc>
          <w:tcPr>
            <w:tcW w:w="264" w:type="pct"/>
            <w:vAlign w:val="bottom"/>
          </w:tcPr>
          <w:p w14:paraId="4784CE5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2</w:t>
            </w:r>
          </w:p>
        </w:tc>
        <w:tc>
          <w:tcPr>
            <w:tcW w:w="264" w:type="pct"/>
            <w:vAlign w:val="bottom"/>
          </w:tcPr>
          <w:p w14:paraId="4CEC955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9</w:t>
            </w:r>
          </w:p>
        </w:tc>
        <w:tc>
          <w:tcPr>
            <w:tcW w:w="264" w:type="pct"/>
            <w:vAlign w:val="bottom"/>
          </w:tcPr>
          <w:p w14:paraId="2B299A6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9</w:t>
            </w:r>
          </w:p>
        </w:tc>
        <w:tc>
          <w:tcPr>
            <w:tcW w:w="264" w:type="pct"/>
          </w:tcPr>
          <w:p w14:paraId="7615F21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4</w:t>
            </w:r>
          </w:p>
        </w:tc>
        <w:tc>
          <w:tcPr>
            <w:tcW w:w="264" w:type="pct"/>
          </w:tcPr>
          <w:p w14:paraId="42F4E91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1</w:t>
            </w:r>
          </w:p>
        </w:tc>
        <w:tc>
          <w:tcPr>
            <w:tcW w:w="264" w:type="pct"/>
          </w:tcPr>
          <w:p w14:paraId="489F131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3</w:t>
            </w:r>
          </w:p>
        </w:tc>
        <w:tc>
          <w:tcPr>
            <w:tcW w:w="264" w:type="pct"/>
          </w:tcPr>
          <w:p w14:paraId="19AB226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5</w:t>
            </w:r>
          </w:p>
        </w:tc>
        <w:tc>
          <w:tcPr>
            <w:tcW w:w="264" w:type="pct"/>
          </w:tcPr>
          <w:p w14:paraId="5552CDB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7</w:t>
            </w:r>
          </w:p>
        </w:tc>
        <w:tc>
          <w:tcPr>
            <w:tcW w:w="264" w:type="pct"/>
          </w:tcPr>
          <w:p w14:paraId="64AA9D3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4</w:t>
            </w:r>
          </w:p>
        </w:tc>
        <w:tc>
          <w:tcPr>
            <w:tcW w:w="264" w:type="pct"/>
          </w:tcPr>
          <w:p w14:paraId="005E994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6</w:t>
            </w:r>
          </w:p>
        </w:tc>
        <w:tc>
          <w:tcPr>
            <w:tcW w:w="264" w:type="pct"/>
          </w:tcPr>
          <w:p w14:paraId="482C1A0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3</w:t>
            </w:r>
          </w:p>
        </w:tc>
        <w:tc>
          <w:tcPr>
            <w:tcW w:w="264" w:type="pct"/>
          </w:tcPr>
          <w:p w14:paraId="5EEE7BF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7</w:t>
            </w:r>
          </w:p>
        </w:tc>
        <w:tc>
          <w:tcPr>
            <w:tcW w:w="264" w:type="pct"/>
          </w:tcPr>
          <w:p w14:paraId="7E15C42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</w:t>
            </w:r>
            <w:r w:rsidRPr="00EA705D">
              <w:rPr>
                <w:lang w:eastAsia="de-DE"/>
              </w:rPr>
              <w:t>.02</w:t>
            </w:r>
          </w:p>
        </w:tc>
        <w:tc>
          <w:tcPr>
            <w:tcW w:w="264" w:type="pct"/>
          </w:tcPr>
          <w:p w14:paraId="241248A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9</w:t>
            </w:r>
          </w:p>
        </w:tc>
        <w:tc>
          <w:tcPr>
            <w:tcW w:w="261" w:type="pct"/>
          </w:tcPr>
          <w:p w14:paraId="6C7A3C0E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5</w:t>
            </w:r>
          </w:p>
        </w:tc>
        <w:tc>
          <w:tcPr>
            <w:tcW w:w="251" w:type="pct"/>
          </w:tcPr>
          <w:p w14:paraId="285EDBE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0</w:t>
            </w:r>
          </w:p>
        </w:tc>
      </w:tr>
      <w:tr w:rsidR="0070265E" w:rsidRPr="000A602A" w14:paraId="4DE877BE" w14:textId="77777777" w:rsidTr="00143E22">
        <w:tc>
          <w:tcPr>
            <w:tcW w:w="264" w:type="pct"/>
            <w:vMerge/>
          </w:tcPr>
          <w:p w14:paraId="43784162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7771307A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 w:rsidRPr="000A602A">
              <w:rPr>
                <w:sz w:val="22"/>
              </w:rPr>
              <w:t>Sex</w:t>
            </w:r>
            <w:proofErr w:type="spellEnd"/>
          </w:p>
        </w:tc>
        <w:tc>
          <w:tcPr>
            <w:tcW w:w="264" w:type="pct"/>
            <w:vAlign w:val="bottom"/>
          </w:tcPr>
          <w:p w14:paraId="4C5DBD6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2</w:t>
            </w:r>
          </w:p>
        </w:tc>
        <w:tc>
          <w:tcPr>
            <w:tcW w:w="264" w:type="pct"/>
            <w:vAlign w:val="bottom"/>
          </w:tcPr>
          <w:p w14:paraId="433795F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8</w:t>
            </w:r>
          </w:p>
        </w:tc>
        <w:tc>
          <w:tcPr>
            <w:tcW w:w="264" w:type="pct"/>
            <w:vAlign w:val="bottom"/>
          </w:tcPr>
          <w:p w14:paraId="46803EFA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6</w:t>
            </w:r>
          </w:p>
        </w:tc>
        <w:tc>
          <w:tcPr>
            <w:tcW w:w="264" w:type="pct"/>
            <w:vAlign w:val="bottom"/>
          </w:tcPr>
          <w:p w14:paraId="40FCE36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2</w:t>
            </w:r>
          </w:p>
        </w:tc>
        <w:tc>
          <w:tcPr>
            <w:tcW w:w="264" w:type="pct"/>
          </w:tcPr>
          <w:p w14:paraId="40AC8D1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6</w:t>
            </w:r>
          </w:p>
        </w:tc>
        <w:tc>
          <w:tcPr>
            <w:tcW w:w="264" w:type="pct"/>
          </w:tcPr>
          <w:p w14:paraId="36AD2DF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5</w:t>
            </w:r>
          </w:p>
        </w:tc>
        <w:tc>
          <w:tcPr>
            <w:tcW w:w="264" w:type="pct"/>
          </w:tcPr>
          <w:p w14:paraId="2CC9B75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5</w:t>
            </w:r>
          </w:p>
        </w:tc>
        <w:tc>
          <w:tcPr>
            <w:tcW w:w="264" w:type="pct"/>
          </w:tcPr>
          <w:p w14:paraId="518C926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6</w:t>
            </w:r>
          </w:p>
        </w:tc>
        <w:tc>
          <w:tcPr>
            <w:tcW w:w="264" w:type="pct"/>
          </w:tcPr>
          <w:p w14:paraId="18D9398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0</w:t>
            </w:r>
          </w:p>
        </w:tc>
        <w:tc>
          <w:tcPr>
            <w:tcW w:w="264" w:type="pct"/>
          </w:tcPr>
          <w:p w14:paraId="6081E90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8</w:t>
            </w:r>
          </w:p>
        </w:tc>
        <w:tc>
          <w:tcPr>
            <w:tcW w:w="264" w:type="pct"/>
          </w:tcPr>
          <w:p w14:paraId="72D4C53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02</w:t>
            </w:r>
          </w:p>
        </w:tc>
        <w:tc>
          <w:tcPr>
            <w:tcW w:w="264" w:type="pct"/>
          </w:tcPr>
          <w:p w14:paraId="679DF65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1</w:t>
            </w:r>
          </w:p>
        </w:tc>
        <w:tc>
          <w:tcPr>
            <w:tcW w:w="264" w:type="pct"/>
          </w:tcPr>
          <w:p w14:paraId="3200461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0</w:t>
            </w:r>
          </w:p>
        </w:tc>
        <w:tc>
          <w:tcPr>
            <w:tcW w:w="264" w:type="pct"/>
          </w:tcPr>
          <w:p w14:paraId="4F8DBC1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18</w:t>
            </w:r>
          </w:p>
        </w:tc>
        <w:tc>
          <w:tcPr>
            <w:tcW w:w="264" w:type="pct"/>
          </w:tcPr>
          <w:p w14:paraId="0B74BE9B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4</w:t>
            </w:r>
          </w:p>
        </w:tc>
        <w:tc>
          <w:tcPr>
            <w:tcW w:w="261" w:type="pct"/>
          </w:tcPr>
          <w:p w14:paraId="18C0FF6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EA705D">
              <w:rPr>
                <w:lang w:eastAsia="de-DE"/>
              </w:rPr>
              <w:t>.20</w:t>
            </w:r>
          </w:p>
        </w:tc>
        <w:tc>
          <w:tcPr>
            <w:tcW w:w="251" w:type="pct"/>
          </w:tcPr>
          <w:p w14:paraId="3F12C3A5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.03</w:t>
            </w:r>
          </w:p>
        </w:tc>
      </w:tr>
      <w:tr w:rsidR="0070265E" w:rsidRPr="000A602A" w14:paraId="4E859553" w14:textId="77777777" w:rsidTr="00143E22">
        <w:tc>
          <w:tcPr>
            <w:tcW w:w="264" w:type="pct"/>
          </w:tcPr>
          <w:p w14:paraId="6A4695F4" w14:textId="77777777" w:rsidR="0070265E" w:rsidRDefault="0070265E" w:rsidP="00143E22">
            <w:pPr>
              <w:spacing w:line="360" w:lineRule="auto"/>
              <w:outlineLvl w:val="0"/>
              <w:rPr>
                <w:sz w:val="22"/>
              </w:rPr>
            </w:pPr>
          </w:p>
        </w:tc>
        <w:tc>
          <w:tcPr>
            <w:tcW w:w="264" w:type="pct"/>
            <w:vAlign w:val="bottom"/>
          </w:tcPr>
          <w:p w14:paraId="30F39AFE" w14:textId="77777777" w:rsidR="0070265E" w:rsidRPr="000A602A" w:rsidRDefault="0070265E" w:rsidP="00143E22">
            <w:pPr>
              <w:spacing w:line="360" w:lineRule="auto"/>
              <w:outlineLvl w:val="0"/>
              <w:rPr>
                <w:sz w:val="22"/>
              </w:rPr>
            </w:pPr>
            <w:proofErr w:type="spellStart"/>
            <w:r>
              <w:rPr>
                <w:sz w:val="22"/>
              </w:rPr>
              <w:t>JoS</w:t>
            </w:r>
            <w:proofErr w:type="spellEnd"/>
          </w:p>
        </w:tc>
        <w:tc>
          <w:tcPr>
            <w:tcW w:w="264" w:type="pct"/>
            <w:vAlign w:val="bottom"/>
          </w:tcPr>
          <w:p w14:paraId="0C8DC497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36</w:t>
            </w:r>
          </w:p>
        </w:tc>
        <w:tc>
          <w:tcPr>
            <w:tcW w:w="264" w:type="pct"/>
            <w:vAlign w:val="bottom"/>
          </w:tcPr>
          <w:p w14:paraId="35BB7ED1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46</w:t>
            </w:r>
          </w:p>
        </w:tc>
        <w:tc>
          <w:tcPr>
            <w:tcW w:w="264" w:type="pct"/>
            <w:vAlign w:val="bottom"/>
          </w:tcPr>
          <w:p w14:paraId="74FCE6F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26</w:t>
            </w:r>
          </w:p>
        </w:tc>
        <w:tc>
          <w:tcPr>
            <w:tcW w:w="264" w:type="pct"/>
            <w:vAlign w:val="bottom"/>
          </w:tcPr>
          <w:p w14:paraId="2535D08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31</w:t>
            </w:r>
          </w:p>
        </w:tc>
        <w:tc>
          <w:tcPr>
            <w:tcW w:w="264" w:type="pct"/>
          </w:tcPr>
          <w:p w14:paraId="1C8C83A9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15</w:t>
            </w:r>
          </w:p>
        </w:tc>
        <w:tc>
          <w:tcPr>
            <w:tcW w:w="264" w:type="pct"/>
          </w:tcPr>
          <w:p w14:paraId="55A3B6F8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41</w:t>
            </w:r>
          </w:p>
        </w:tc>
        <w:tc>
          <w:tcPr>
            <w:tcW w:w="264" w:type="pct"/>
          </w:tcPr>
          <w:p w14:paraId="04AF3A5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26</w:t>
            </w:r>
          </w:p>
        </w:tc>
        <w:tc>
          <w:tcPr>
            <w:tcW w:w="264" w:type="pct"/>
          </w:tcPr>
          <w:p w14:paraId="515EB556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24</w:t>
            </w:r>
          </w:p>
        </w:tc>
        <w:tc>
          <w:tcPr>
            <w:tcW w:w="264" w:type="pct"/>
          </w:tcPr>
          <w:p w14:paraId="395F7CE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17</w:t>
            </w:r>
          </w:p>
        </w:tc>
        <w:tc>
          <w:tcPr>
            <w:tcW w:w="264" w:type="pct"/>
          </w:tcPr>
          <w:p w14:paraId="1F46BF5F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26</w:t>
            </w:r>
          </w:p>
        </w:tc>
        <w:tc>
          <w:tcPr>
            <w:tcW w:w="264" w:type="pct"/>
          </w:tcPr>
          <w:p w14:paraId="78286E1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26</w:t>
            </w:r>
          </w:p>
        </w:tc>
        <w:tc>
          <w:tcPr>
            <w:tcW w:w="264" w:type="pct"/>
          </w:tcPr>
          <w:p w14:paraId="421516C4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-</w:t>
            </w:r>
            <w:r w:rsidRPr="00733FC5">
              <w:rPr>
                <w:lang w:eastAsia="de-DE"/>
              </w:rPr>
              <w:t>.04</w:t>
            </w:r>
          </w:p>
        </w:tc>
        <w:tc>
          <w:tcPr>
            <w:tcW w:w="264" w:type="pct"/>
          </w:tcPr>
          <w:p w14:paraId="3E173AF0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15</w:t>
            </w:r>
          </w:p>
        </w:tc>
        <w:tc>
          <w:tcPr>
            <w:tcW w:w="264" w:type="pct"/>
          </w:tcPr>
          <w:p w14:paraId="1C3CEBF2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09</w:t>
            </w:r>
          </w:p>
        </w:tc>
        <w:tc>
          <w:tcPr>
            <w:tcW w:w="264" w:type="pct"/>
          </w:tcPr>
          <w:p w14:paraId="683465D3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16</w:t>
            </w:r>
          </w:p>
        </w:tc>
        <w:tc>
          <w:tcPr>
            <w:tcW w:w="261" w:type="pct"/>
          </w:tcPr>
          <w:p w14:paraId="3D33315C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 w:rsidRPr="00733FC5">
              <w:rPr>
                <w:lang w:eastAsia="de-DE"/>
              </w:rPr>
              <w:t>.01</w:t>
            </w:r>
          </w:p>
        </w:tc>
        <w:tc>
          <w:tcPr>
            <w:tcW w:w="251" w:type="pct"/>
          </w:tcPr>
          <w:p w14:paraId="6FF96ADD" w14:textId="77777777" w:rsidR="0070265E" w:rsidRPr="000A602A" w:rsidRDefault="0070265E" w:rsidP="00143E22">
            <w:pPr>
              <w:spacing w:line="360" w:lineRule="auto"/>
              <w:jc w:val="center"/>
              <w:outlineLvl w:val="0"/>
              <w:rPr>
                <w:sz w:val="22"/>
              </w:rPr>
            </w:pPr>
            <w:r>
              <w:rPr>
                <w:sz w:val="22"/>
              </w:rPr>
              <w:t>–</w:t>
            </w:r>
          </w:p>
        </w:tc>
      </w:tr>
    </w:tbl>
    <w:p w14:paraId="0B1D663B" w14:textId="2397ACEA" w:rsidR="001767DA" w:rsidRPr="004A2DB5" w:rsidRDefault="0070265E" w:rsidP="004A2DB5">
      <w:pPr>
        <w:outlineLvl w:val="0"/>
        <w:rPr>
          <w:lang w:val="en-GB"/>
        </w:rPr>
      </w:pPr>
      <w:r w:rsidRPr="009B48F2">
        <w:rPr>
          <w:i/>
          <w:sz w:val="22"/>
          <w:lang w:val="en-US"/>
        </w:rPr>
        <w:t xml:space="preserve">Note. </w:t>
      </w:r>
      <w:r w:rsidR="00756514" w:rsidRPr="009B48F2">
        <w:rPr>
          <w:sz w:val="22"/>
          <w:lang w:val="en-US"/>
        </w:rPr>
        <w:t>16mrs scales are displayed in the rows; Items for assess</w:t>
      </w:r>
      <w:r w:rsidR="00C60949" w:rsidRPr="009B48F2">
        <w:rPr>
          <w:sz w:val="22"/>
          <w:lang w:val="en-US"/>
        </w:rPr>
        <w:t xml:space="preserve">ing </w:t>
      </w:r>
      <w:r w:rsidR="00756514" w:rsidRPr="009B48F2">
        <w:rPr>
          <w:sz w:val="22"/>
          <w:lang w:val="en-US"/>
        </w:rPr>
        <w:t>supply are displayed in columns</w:t>
      </w:r>
      <w:r w:rsidR="005451CC" w:rsidRPr="009B48F2">
        <w:rPr>
          <w:sz w:val="22"/>
          <w:lang w:val="en-US"/>
        </w:rPr>
        <w:t>;</w:t>
      </w:r>
      <w:r w:rsidR="00756514" w:rsidRPr="009B48F2">
        <w:rPr>
          <w:sz w:val="22"/>
          <w:lang w:val="en-US"/>
        </w:rPr>
        <w:t xml:space="preserve"> </w:t>
      </w:r>
      <w:r w:rsidRPr="009B48F2">
        <w:rPr>
          <w:sz w:val="22"/>
          <w:lang w:val="en-US"/>
        </w:rPr>
        <w:t>Cur = Curiosity</w:t>
      </w:r>
      <w:r w:rsidR="00C60949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SoA</w:t>
      </w:r>
      <w:proofErr w:type="spellEnd"/>
      <w:r w:rsidRPr="009B48F2">
        <w:rPr>
          <w:sz w:val="22"/>
          <w:lang w:val="en-US"/>
        </w:rPr>
        <w:t xml:space="preserve"> = Social Acceptance</w:t>
      </w:r>
      <w:r w:rsidR="00C60949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Dom</w:t>
      </w:r>
      <w:r w:rsidR="006E2479" w:rsidRPr="009B48F2">
        <w:rPr>
          <w:sz w:val="22"/>
          <w:lang w:val="en-US"/>
        </w:rPr>
        <w:t> </w:t>
      </w:r>
      <w:r w:rsidRPr="009B48F2">
        <w:rPr>
          <w:sz w:val="22"/>
          <w:lang w:val="en-US"/>
        </w:rPr>
        <w:t>=</w:t>
      </w:r>
      <w:r w:rsidR="006E2479" w:rsidRPr="009B48F2">
        <w:rPr>
          <w:sz w:val="22"/>
          <w:lang w:val="en-US"/>
        </w:rPr>
        <w:t> </w:t>
      </w:r>
      <w:r w:rsidRPr="009B48F2">
        <w:rPr>
          <w:sz w:val="22"/>
          <w:lang w:val="en-US"/>
        </w:rPr>
        <w:t>Dominance</w:t>
      </w:r>
      <w:r w:rsidR="00C60949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Sta = Status</w:t>
      </w:r>
      <w:r w:rsidR="00C60949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Ret = Retention</w:t>
      </w:r>
      <w:r w:rsidR="00C60949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Aut</w:t>
      </w:r>
      <w:proofErr w:type="spellEnd"/>
      <w:r w:rsidRPr="009B48F2">
        <w:rPr>
          <w:sz w:val="22"/>
          <w:lang w:val="en-US"/>
        </w:rPr>
        <w:t xml:space="preserve"> = Autonomy</w:t>
      </w:r>
      <w:r w:rsidR="00C60949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SoP</w:t>
      </w:r>
      <w:proofErr w:type="spellEnd"/>
      <w:r w:rsidRPr="009B48F2">
        <w:rPr>
          <w:sz w:val="22"/>
          <w:lang w:val="en-US"/>
        </w:rPr>
        <w:t xml:space="preserve"> = Social Participation; </w:t>
      </w:r>
      <w:proofErr w:type="spellStart"/>
      <w:r w:rsidRPr="009B48F2">
        <w:rPr>
          <w:sz w:val="22"/>
          <w:lang w:val="en-US"/>
        </w:rPr>
        <w:t>Mor</w:t>
      </w:r>
      <w:proofErr w:type="spellEnd"/>
      <w:r w:rsidRPr="009B48F2">
        <w:rPr>
          <w:sz w:val="22"/>
          <w:lang w:val="en-US"/>
        </w:rPr>
        <w:t xml:space="preserve"> = Morality</w:t>
      </w:r>
      <w:r w:rsidR="00C60949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Ide = Idealism</w:t>
      </w:r>
      <w:r w:rsidR="00C60949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Stru</w:t>
      </w:r>
      <w:proofErr w:type="spellEnd"/>
      <w:r w:rsidRPr="009B48F2">
        <w:rPr>
          <w:sz w:val="22"/>
          <w:lang w:val="en-US"/>
        </w:rPr>
        <w:t xml:space="preserve"> = Structure</w:t>
      </w:r>
      <w:r w:rsidR="002331CC" w:rsidRPr="009B48F2">
        <w:rPr>
          <w:sz w:val="22"/>
          <w:lang w:val="en-US"/>
        </w:rPr>
        <w:t>;</w:t>
      </w:r>
      <w:r w:rsidR="00B8708F"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lastRenderedPageBreak/>
        <w:t>Saf</w:t>
      </w:r>
      <w:proofErr w:type="spellEnd"/>
      <w:r w:rsidR="006E2479" w:rsidRPr="009B48F2">
        <w:rPr>
          <w:sz w:val="22"/>
          <w:lang w:val="en-US"/>
        </w:rPr>
        <w:t> </w:t>
      </w:r>
      <w:r w:rsidRPr="009B48F2">
        <w:rPr>
          <w:sz w:val="22"/>
          <w:lang w:val="en-US"/>
        </w:rPr>
        <w:t>=</w:t>
      </w:r>
      <w:r w:rsidR="006E2479" w:rsidRPr="009B48F2">
        <w:rPr>
          <w:sz w:val="22"/>
          <w:lang w:val="en-US"/>
        </w:rPr>
        <w:t> </w:t>
      </w:r>
      <w:r w:rsidRPr="009B48F2">
        <w:rPr>
          <w:sz w:val="22"/>
          <w:lang w:val="en-US"/>
        </w:rPr>
        <w:t>Safety</w:t>
      </w:r>
      <w:r w:rsidR="002331CC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Rev</w:t>
      </w:r>
      <w:r w:rsidR="003603DC" w:rsidRPr="009B48F2">
        <w:rPr>
          <w:sz w:val="22"/>
          <w:lang w:val="en-US"/>
        </w:rPr>
        <w:t> </w:t>
      </w:r>
      <w:r w:rsidRPr="009B48F2">
        <w:rPr>
          <w:sz w:val="22"/>
          <w:lang w:val="en-US"/>
        </w:rPr>
        <w:t>= Revenge</w:t>
      </w:r>
      <w:r w:rsidR="002331CC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PhE</w:t>
      </w:r>
      <w:proofErr w:type="spellEnd"/>
      <w:r w:rsidRPr="009B48F2">
        <w:rPr>
          <w:sz w:val="22"/>
          <w:lang w:val="en-US"/>
        </w:rPr>
        <w:t xml:space="preserve"> = Physical Exercise</w:t>
      </w:r>
      <w:r w:rsidR="002331CC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FoE</w:t>
      </w:r>
      <w:proofErr w:type="spellEnd"/>
      <w:r w:rsidRPr="009B48F2">
        <w:rPr>
          <w:sz w:val="22"/>
          <w:lang w:val="en-US"/>
        </w:rPr>
        <w:t xml:space="preserve"> = Food Enjoyment</w:t>
      </w:r>
      <w:r w:rsidR="002331CC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Fam = Family</w:t>
      </w:r>
      <w:r w:rsidR="002331CC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JoS</w:t>
      </w:r>
      <w:proofErr w:type="spellEnd"/>
      <w:r w:rsidRPr="009B48F2">
        <w:rPr>
          <w:sz w:val="22"/>
          <w:lang w:val="en-US"/>
        </w:rPr>
        <w:t xml:space="preserve"> = Job Satisfaction; |</w:t>
      </w:r>
      <w:r w:rsidRPr="009B48F2">
        <w:rPr>
          <w:i/>
          <w:sz w:val="22"/>
          <w:lang w:val="en-US"/>
        </w:rPr>
        <w:t>r|</w:t>
      </w:r>
      <w:r w:rsidRPr="009B48F2">
        <w:rPr>
          <w:sz w:val="22"/>
          <w:lang w:val="en-US"/>
        </w:rPr>
        <w:t xml:space="preserve"> &gt; .07, </w:t>
      </w:r>
      <w:r w:rsidRPr="009B48F2">
        <w:rPr>
          <w:i/>
          <w:sz w:val="22"/>
          <w:lang w:val="en-US"/>
        </w:rPr>
        <w:t>p</w:t>
      </w:r>
      <w:r w:rsidRPr="009B48F2">
        <w:rPr>
          <w:sz w:val="22"/>
          <w:lang w:val="en-US"/>
        </w:rPr>
        <w:t xml:space="preserve"> &lt; .05</w:t>
      </w:r>
      <w:r w:rsidR="002331CC">
        <w:rPr>
          <w:lang w:val="en-GB"/>
        </w:rPr>
        <w:t>;</w:t>
      </w:r>
      <w:r>
        <w:rPr>
          <w:lang w:val="en-GB"/>
        </w:rPr>
        <w:t xml:space="preserve"> </w:t>
      </w:r>
      <w:r w:rsidRPr="009B48F2">
        <w:rPr>
          <w:sz w:val="22"/>
          <w:lang w:val="en-US"/>
        </w:rPr>
        <w:t>|</w:t>
      </w:r>
      <w:r w:rsidRPr="009B48F2">
        <w:rPr>
          <w:i/>
          <w:sz w:val="22"/>
          <w:lang w:val="en-US"/>
        </w:rPr>
        <w:t>r|</w:t>
      </w:r>
      <w:r w:rsidRPr="009B48F2">
        <w:rPr>
          <w:sz w:val="22"/>
          <w:lang w:val="en-US"/>
        </w:rPr>
        <w:t xml:space="preserve"> &gt; .10, </w:t>
      </w:r>
      <w:r w:rsidRPr="009B48F2">
        <w:rPr>
          <w:i/>
          <w:sz w:val="22"/>
          <w:lang w:val="en-US"/>
        </w:rPr>
        <w:t>p</w:t>
      </w:r>
      <w:r w:rsidRPr="009B48F2">
        <w:rPr>
          <w:sz w:val="22"/>
          <w:lang w:val="en-US"/>
        </w:rPr>
        <w:t xml:space="preserve"> &lt; .01</w:t>
      </w:r>
      <w:r w:rsidR="002331CC" w:rsidRPr="009B48F2">
        <w:rPr>
          <w:sz w:val="22"/>
          <w:lang w:val="en-US"/>
        </w:rPr>
        <w:t>;</w:t>
      </w:r>
      <w:r>
        <w:rPr>
          <w:lang w:val="en-GB"/>
        </w:rPr>
        <w:t xml:space="preserve"> |</w:t>
      </w:r>
      <w:r w:rsidRPr="009B48F2">
        <w:rPr>
          <w:i/>
          <w:sz w:val="22"/>
          <w:lang w:val="en-US"/>
        </w:rPr>
        <w:t>r|</w:t>
      </w:r>
      <w:r w:rsidR="006E2479" w:rsidRPr="009B48F2">
        <w:rPr>
          <w:sz w:val="22"/>
          <w:lang w:val="en-US"/>
        </w:rPr>
        <w:t> </w:t>
      </w:r>
      <w:r w:rsidRPr="009B48F2">
        <w:rPr>
          <w:sz w:val="22"/>
          <w:lang w:val="en-US"/>
        </w:rPr>
        <w:t xml:space="preserve">&gt; .12, </w:t>
      </w:r>
      <w:r w:rsidRPr="009B48F2">
        <w:rPr>
          <w:i/>
          <w:sz w:val="22"/>
          <w:lang w:val="en-US"/>
        </w:rPr>
        <w:t>p</w:t>
      </w:r>
      <w:r w:rsidRPr="009B48F2">
        <w:rPr>
          <w:sz w:val="22"/>
          <w:lang w:val="en-US"/>
        </w:rPr>
        <w:t xml:space="preserve"> &lt; .001.</w:t>
      </w:r>
      <w:r w:rsidR="001767DA" w:rsidRPr="009B48F2">
        <w:rPr>
          <w:lang w:val="en-US"/>
        </w:rPr>
        <w:br w:type="page"/>
      </w:r>
    </w:p>
    <w:tbl>
      <w:tblPr>
        <w:tblW w:w="5000" w:type="pct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517"/>
        <w:gridCol w:w="62"/>
        <w:gridCol w:w="561"/>
        <w:gridCol w:w="62"/>
        <w:gridCol w:w="697"/>
        <w:gridCol w:w="61"/>
        <w:gridCol w:w="560"/>
        <w:gridCol w:w="61"/>
        <w:gridCol w:w="560"/>
        <w:gridCol w:w="61"/>
        <w:gridCol w:w="560"/>
        <w:gridCol w:w="61"/>
        <w:gridCol w:w="560"/>
        <w:gridCol w:w="61"/>
        <w:gridCol w:w="696"/>
        <w:gridCol w:w="61"/>
        <w:gridCol w:w="560"/>
        <w:gridCol w:w="61"/>
        <w:gridCol w:w="696"/>
        <w:gridCol w:w="61"/>
        <w:gridCol w:w="560"/>
        <w:gridCol w:w="61"/>
        <w:gridCol w:w="560"/>
        <w:gridCol w:w="61"/>
        <w:gridCol w:w="696"/>
        <w:gridCol w:w="61"/>
        <w:gridCol w:w="560"/>
        <w:gridCol w:w="61"/>
        <w:gridCol w:w="560"/>
        <w:gridCol w:w="61"/>
        <w:gridCol w:w="560"/>
        <w:gridCol w:w="61"/>
        <w:gridCol w:w="458"/>
        <w:gridCol w:w="61"/>
      </w:tblGrid>
      <w:tr w:rsidR="005027FC" w:rsidRPr="009B48F2" w14:paraId="5C5D571A" w14:textId="77777777" w:rsidTr="00905D74">
        <w:trPr>
          <w:tblHeader/>
        </w:trPr>
        <w:tc>
          <w:tcPr>
            <w:tcW w:w="0" w:type="auto"/>
            <w:gridSpan w:val="34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264D8E6E" w14:textId="03D14D16" w:rsidR="00E02BF2" w:rsidRPr="009B48F2" w:rsidRDefault="00E02BF2" w:rsidP="00E02BF2">
            <w:pPr>
              <w:spacing w:line="480" w:lineRule="auto"/>
              <w:outlineLvl w:val="0"/>
              <w:rPr>
                <w:sz w:val="22"/>
                <w:lang w:val="en-US"/>
              </w:rPr>
            </w:pPr>
            <w:r w:rsidRPr="009B48F2">
              <w:rPr>
                <w:sz w:val="22"/>
                <w:lang w:val="en-US"/>
              </w:rPr>
              <w:lastRenderedPageBreak/>
              <w:t xml:space="preserve">Table </w:t>
            </w:r>
            <w:r w:rsidR="00E11AE4" w:rsidRPr="009B48F2">
              <w:rPr>
                <w:sz w:val="22"/>
                <w:lang w:val="en-US"/>
              </w:rPr>
              <w:t>4</w:t>
            </w:r>
          </w:p>
          <w:p w14:paraId="437AE2D8" w14:textId="7AC65045" w:rsidR="005027FC" w:rsidRPr="009B48F2" w:rsidRDefault="00E02BF2" w:rsidP="00354F67">
            <w:pPr>
              <w:spacing w:line="480" w:lineRule="auto"/>
              <w:rPr>
                <w:b/>
                <w:bCs/>
                <w:lang w:val="en-US" w:eastAsia="de-DE"/>
              </w:rPr>
            </w:pPr>
            <w:r w:rsidRPr="009B48F2">
              <w:rPr>
                <w:i/>
                <w:sz w:val="22"/>
                <w:lang w:val="en-US"/>
              </w:rPr>
              <w:t xml:space="preserve">Spearman Rank Correlations for the </w:t>
            </w:r>
            <w:r w:rsidR="00A16B0A" w:rsidRPr="009B48F2">
              <w:rPr>
                <w:i/>
                <w:sz w:val="22"/>
                <w:lang w:val="en-US"/>
              </w:rPr>
              <w:t xml:space="preserve">16mrs </w:t>
            </w:r>
            <w:r w:rsidR="003C4AEB" w:rsidRPr="009B48F2">
              <w:rPr>
                <w:i/>
                <w:sz w:val="22"/>
                <w:lang w:val="en-US"/>
              </w:rPr>
              <w:t>S</w:t>
            </w:r>
            <w:r w:rsidR="00A16B0A" w:rsidRPr="009B48F2">
              <w:rPr>
                <w:i/>
                <w:sz w:val="22"/>
                <w:lang w:val="en-US"/>
              </w:rPr>
              <w:t>cales</w:t>
            </w:r>
          </w:p>
        </w:tc>
      </w:tr>
      <w:tr w:rsidR="00905D74" w:rsidRPr="005027FC" w14:paraId="2C7F9CCD" w14:textId="77777777" w:rsidTr="00905D74">
        <w:trPr>
          <w:tblHeader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03E36A19" w14:textId="77777777" w:rsidR="005027FC" w:rsidRPr="009B48F2" w:rsidRDefault="005027FC" w:rsidP="005027FC">
            <w:pPr>
              <w:jc w:val="center"/>
              <w:rPr>
                <w:b/>
                <w:bCs/>
                <w:lang w:val="en-US" w:eastAsia="de-DE"/>
              </w:rPr>
            </w:pPr>
            <w:r w:rsidRPr="009B48F2">
              <w:rPr>
                <w:b/>
                <w:bCs/>
                <w:lang w:val="en-US" w:eastAsia="de-DE"/>
              </w:rPr>
              <w:t xml:space="preserve"> 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4669F8E7" w14:textId="52F3D634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1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6A7E9C1E" w14:textId="6F6D69B2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2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163821D0" w14:textId="537CC594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3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0275E628" w14:textId="74B4989A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4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000B4BDA" w14:textId="4F4F43FB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5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4C6989F8" w14:textId="2EEFCDB9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6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07DEBA2C" w14:textId="40B40E5E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7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0698CCAE" w14:textId="56981605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8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2EF0E682" w14:textId="2391B0E9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9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6AC7E503" w14:textId="59250CEF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1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11A9917D" w14:textId="00F13A36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11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313F2361" w14:textId="20DC4BB5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12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5E3D1834" w14:textId="49FB3329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13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68D6662B" w14:textId="5D4310D6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14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041A7350" w14:textId="5191B784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15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</w:tcPr>
          <w:p w14:paraId="05C688ED" w14:textId="77D9991F" w:rsidR="005027FC" w:rsidRPr="005027FC" w:rsidRDefault="00576E13" w:rsidP="005027FC">
            <w:pPr>
              <w:jc w:val="center"/>
              <w:rPr>
                <w:bCs/>
                <w:lang w:val="de-DE" w:eastAsia="de-DE"/>
              </w:rPr>
            </w:pPr>
            <w:r w:rsidRPr="00A22B8C">
              <w:rPr>
                <w:bCs/>
                <w:lang w:val="de-DE" w:eastAsia="de-DE"/>
              </w:rPr>
              <w:t>16</w:t>
            </w:r>
          </w:p>
        </w:tc>
      </w:tr>
      <w:tr w:rsidR="00905D74" w:rsidRPr="005027FC" w14:paraId="0F5D0977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AF40DC" w14:textId="6EA8D89C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Curiosity</w:t>
            </w:r>
            <w:proofErr w:type="spellEnd"/>
            <w:r w:rsidRPr="000A602A">
              <w:rPr>
                <w:sz w:val="22"/>
              </w:rPr>
              <w:t xml:space="preserve"> (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581055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7799F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C5A9A2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D7D86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96B1C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2EF38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40C8B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613CC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652A0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0B48C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F3F78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6AB0F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1471F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664CFF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8B42A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87AC5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8EAA87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D4DE5E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0798E6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25819A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DDADA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5CD00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A5013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F2BA98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13ECD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C711E6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A79D9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55C42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52261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E8D179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5CF4C7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CB4F25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4C25C5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4F34B748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40D2DF" w14:textId="0F13A21C" w:rsidR="005027FC" w:rsidRPr="005027FC" w:rsidRDefault="005027FC" w:rsidP="005027FC">
            <w:pPr>
              <w:rPr>
                <w:lang w:val="de-DE" w:eastAsia="de-DE"/>
              </w:rPr>
            </w:pPr>
            <w:r>
              <w:rPr>
                <w:sz w:val="22"/>
              </w:rPr>
              <w:t xml:space="preserve">Social </w:t>
            </w:r>
            <w:proofErr w:type="spellStart"/>
            <w:r>
              <w:rPr>
                <w:sz w:val="22"/>
              </w:rPr>
              <w:t>Acceptance</w:t>
            </w:r>
            <w:proofErr w:type="spellEnd"/>
            <w:r w:rsidRPr="000A602A">
              <w:rPr>
                <w:sz w:val="22"/>
              </w:rPr>
              <w:t xml:space="preserve"> (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E6C180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9A3B84" w14:textId="415C0D84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EA261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C368B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94143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D8212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B7C9E3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CECE5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6CFC7F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C36093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00C8AA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30E6D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B139CD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74D7C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F8771F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2C0E2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28174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11FD9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39B0C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3F2A3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F445A9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C5483E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5563C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E2875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46FD72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9E8B7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598EA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C2738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6D6301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FF077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FCE53C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708A0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D6B0F3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7304D87C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68255D" w14:textId="251FF6EB" w:rsidR="005027FC" w:rsidRPr="005027FC" w:rsidRDefault="005027FC" w:rsidP="005027FC">
            <w:pPr>
              <w:rPr>
                <w:lang w:val="de-DE" w:eastAsia="de-DE"/>
              </w:rPr>
            </w:pPr>
            <w:r w:rsidRPr="000A602A">
              <w:rPr>
                <w:sz w:val="22"/>
              </w:rPr>
              <w:t>Dominance (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6E4352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194ECC" w14:textId="474C751C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F0AFD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895B83F" w14:textId="2ECBD0A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CA222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F8C0C4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BFD3C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2CB79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8CC39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389C0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7C66B0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2056F2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86AD3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B02D0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BD91F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963BD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082E2B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40CCD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FE403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F1A91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DF0928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32F1E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76299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26729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0660C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BA561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851D2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BD0E0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ACF213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3A278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0C2DB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42385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79502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3A99B48E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F1F19A" w14:textId="647CD6AB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Status</w:t>
            </w:r>
            <w:proofErr w:type="spellEnd"/>
            <w:r w:rsidRPr="000A602A">
              <w:rPr>
                <w:sz w:val="22"/>
              </w:rPr>
              <w:t xml:space="preserve"> (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BCE71CB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9F05236" w14:textId="7056970D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38EB6D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081132" w14:textId="72358C84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4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88778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5DE051" w14:textId="77AE76C4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7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73437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FF0F7D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A61B10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0D127E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2F53C0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0DF58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391E90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FA5A45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9E353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6C146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D57D80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07ADA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9DDE8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6E820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7E83E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0982F6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95E881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A968FE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1B4C5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4C5AA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3EA99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DFCAF1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1D4F54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D2269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61F567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B458E8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67A3D9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7EDA109D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5B0783D" w14:textId="6D53AE4A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Retention</w:t>
            </w:r>
            <w:proofErr w:type="spellEnd"/>
            <w:r w:rsidRPr="000A602A">
              <w:rPr>
                <w:sz w:val="22"/>
              </w:rPr>
              <w:t xml:space="preserve"> 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E018F08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CD8FBB3" w14:textId="12A5314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3CDB0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AC06BF" w14:textId="6E3CD144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8B876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D584B4" w14:textId="46CEDEC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50DFE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A9A98E" w14:textId="37AB1B6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FDA9F3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11B4A9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F0A3B0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868AA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281003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F2A4B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CA4B1D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46ED3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D06BFE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FCDCD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B1928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4F1E2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643D71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9E836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32443F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51098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E6E72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3F2AC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F58B2C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CFC67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FD062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E251B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66FA1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94CE7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C1BF7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6BA04C58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EBC4A94" w14:textId="72B54128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Autonomy</w:t>
            </w:r>
            <w:proofErr w:type="spellEnd"/>
            <w:r w:rsidRPr="000A602A">
              <w:rPr>
                <w:sz w:val="22"/>
              </w:rPr>
              <w:t xml:space="preserve"> (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85C6D6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F29ECFC" w14:textId="799C61F7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75794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BB859E" w14:textId="35BA537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C01E7E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2A32CD" w14:textId="06DF0D9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DEBD0E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BA972B" w14:textId="6C0CA9B9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34637B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D370CA" w14:textId="4853081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59B006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66A3A9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4578DC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DE6BE9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2B9D7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C45F2C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7F3D0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655A1C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2CB79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48B392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1D44B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E22AB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8DD9F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0F0B68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D95FC1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DF4723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5CE980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AA00C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EBD44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3AFA9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AD2A2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381C1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D9BC34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66643FB9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9DB0F8" w14:textId="1FA39491" w:rsidR="005027FC" w:rsidRPr="005027FC" w:rsidRDefault="005027FC" w:rsidP="005027FC">
            <w:pPr>
              <w:rPr>
                <w:lang w:val="de-DE" w:eastAsia="de-DE"/>
              </w:rPr>
            </w:pPr>
            <w:r>
              <w:rPr>
                <w:sz w:val="22"/>
              </w:rPr>
              <w:t>Social Participation</w:t>
            </w:r>
            <w:r w:rsidRPr="000A602A">
              <w:rPr>
                <w:sz w:val="22"/>
              </w:rPr>
              <w:t xml:space="preserve"> (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F9B149A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B72312F" w14:textId="467865E9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6D5BEB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02B991" w14:textId="24734A2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095BAE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3017D7" w14:textId="4C14732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0F90D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3433CB" w14:textId="7265B17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4B3A25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67311B" w14:textId="618F8F5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D3A25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06B82B" w14:textId="700BD1FC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D4330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B71CA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FD28BE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B4F06E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C86C6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F4D81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C127DD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C725D4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A711AC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1DF22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E0A20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FB4E62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EE001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866CD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20B337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2C1A27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98260F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CF6E6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5CB2A8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2A5C7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2A5DF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3B75DC33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ED785F" w14:textId="1B456C36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Morality</w:t>
            </w:r>
            <w:proofErr w:type="spellEnd"/>
            <w:r w:rsidRPr="000A602A">
              <w:rPr>
                <w:sz w:val="22"/>
              </w:rPr>
              <w:t xml:space="preserve"> (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2F9805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E7EAE8" w14:textId="2534FD8A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2BA02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FAA96EF" w14:textId="051C1CA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6D283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AC9434" w14:textId="6347C59F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3BE810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67F5C7" w14:textId="581CBB8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54CBB2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BB44AD7" w14:textId="2C32500A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A7F02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B3C32E" w14:textId="16253AC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A53A77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4C1523" w14:textId="6AA71D6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FD3AD3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6A8039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69ED36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62119E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EEC1DB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3DE5E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A9ADA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76C3B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402A1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9B74B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DD991C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BB794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9298DA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A2B7A0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F6751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9F756C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C85B7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69E24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619EBB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3151F9F9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8D5F5A" w14:textId="49BB2A53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Idealism</w:t>
            </w:r>
            <w:proofErr w:type="spellEnd"/>
            <w:r w:rsidRPr="000A602A">
              <w:rPr>
                <w:sz w:val="22"/>
              </w:rPr>
              <w:t xml:space="preserve"> (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8FDCD5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17A8C1" w14:textId="150C76BA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B1B1A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F84C33" w14:textId="4433D7A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900AC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FA8BBA" w14:textId="351ACF4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CF15B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98101B2" w14:textId="3413A11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52AD8E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D14FC6" w14:textId="4D3A79D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3EE17A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0E2866" w14:textId="57AF369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30BCE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CAC5D3" w14:textId="3601141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014116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CEDAABD" w14:textId="6CA4B87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BBDF3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66F108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DAEDA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2DCFAB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28BE5E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00709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EC4A5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EBC9D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AAEA5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EDC08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D001DF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88955A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A8D7B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36869B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AC49F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9ED40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3848E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7A7BAD94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0EF8B71" w14:textId="1D6D7298" w:rsidR="005027FC" w:rsidRPr="005027FC" w:rsidRDefault="005027FC" w:rsidP="005027FC">
            <w:pPr>
              <w:rPr>
                <w:lang w:val="de-DE" w:eastAsia="de-DE"/>
              </w:rPr>
            </w:pPr>
            <w:r w:rsidRPr="000A602A">
              <w:rPr>
                <w:sz w:val="22"/>
              </w:rPr>
              <w:t>Structure (1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C53A8D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641E85" w14:textId="10676D64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F3B25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0DFEF6" w14:textId="20A82F9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3FAFC4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EAE2D7B" w14:textId="12BA157D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1385C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700D334" w14:textId="61A8BC34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5B3418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8E62832" w14:textId="07B2375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0A0D09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6E32AC" w14:textId="465C80CD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9AF52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DBCD9ED" w14:textId="7B1B145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01285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476A519" w14:textId="596CBE2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6A868B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C68DB3" w14:textId="5968F5C7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D36D59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BAD836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962BF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220CC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B5225C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7F650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53D0C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57D393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089B1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531BBD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FFFC05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83451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FD672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B6A419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664221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48E19506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5BF0B03" w14:textId="319E2E12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Safety</w:t>
            </w:r>
            <w:proofErr w:type="spellEnd"/>
            <w:r w:rsidRPr="000A602A">
              <w:rPr>
                <w:sz w:val="22"/>
              </w:rPr>
              <w:t xml:space="preserve"> (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D1662DC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EDB53A3" w14:textId="498C2CB9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F24532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F96EF30" w14:textId="0E6AAE0F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5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C62CD1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63D914" w14:textId="10BC9B8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8BC4A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044C8F" w14:textId="3BB135F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F9B02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E80728" w14:textId="1C5526A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6789C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1EA2D6" w14:textId="5FC2AC78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59E75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C0E1C7A" w14:textId="4708B26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673C8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8ACAF5" w14:textId="08D4F1AF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4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298FBC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FF2AC0" w14:textId="34FD653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517E97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16418F4" w14:textId="7E5150B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1E0E6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41B3D0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40093C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53109A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4C7B3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2029F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F62CD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23EF1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98A9F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9BD235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0102A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9CF1F1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E8F3E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6CD1ACE3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1ED230" w14:textId="4A7E19C5" w:rsidR="005027FC" w:rsidRPr="005027FC" w:rsidRDefault="005027FC" w:rsidP="005027FC">
            <w:pPr>
              <w:rPr>
                <w:lang w:val="de-DE" w:eastAsia="de-DE"/>
              </w:rPr>
            </w:pPr>
            <w:r w:rsidRPr="000A602A">
              <w:rPr>
                <w:sz w:val="22"/>
              </w:rPr>
              <w:t>Revenge (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722818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790473" w14:textId="385F519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AC808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CC73B9" w14:textId="7176577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80333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3A5307" w14:textId="46F6EA5C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8FEFE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F48D19" w14:textId="7E9903E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D5D9D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13CEB3" w14:textId="216F5A0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ED739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D77EAB5" w14:textId="0EFCE598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C73D17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2385093" w14:textId="12E3D984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>-</w:t>
            </w:r>
            <w:r w:rsidR="00905D74">
              <w:rPr>
                <w:lang w:val="de-DE" w:eastAsia="de-DE"/>
              </w:rPr>
              <w:t>.</w:t>
            </w:r>
            <w:r w:rsidRPr="005027FC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77D8A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BFD39D" w14:textId="3C9C6E3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26106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509F4F" w14:textId="62B405E0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>-</w:t>
            </w:r>
            <w:r w:rsidR="00905D74">
              <w:rPr>
                <w:lang w:val="de-DE" w:eastAsia="de-DE"/>
              </w:rPr>
              <w:t>.</w:t>
            </w:r>
            <w:r w:rsidRPr="005027FC">
              <w:rPr>
                <w:lang w:val="de-DE" w:eastAsia="de-DE"/>
              </w:rPr>
              <w:t xml:space="preserve">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FC434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AE1A17" w14:textId="04F04CB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2BC4A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238AB8" w14:textId="645E1A47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8D5EB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977F40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9D90D4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6DE3B4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693C86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7C4CE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9EC47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2E493F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60DA9E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53AB7D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AC80A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64DECB83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E26F36" w14:textId="7DCA05B4" w:rsidR="005027FC" w:rsidRPr="005027FC" w:rsidRDefault="005027FC" w:rsidP="005027FC">
            <w:pPr>
              <w:rPr>
                <w:lang w:val="de-DE" w:eastAsia="de-DE"/>
              </w:rPr>
            </w:pPr>
            <w:r>
              <w:rPr>
                <w:sz w:val="22"/>
              </w:rPr>
              <w:t xml:space="preserve">Physical </w:t>
            </w:r>
            <w:proofErr w:type="spellStart"/>
            <w:r>
              <w:rPr>
                <w:sz w:val="22"/>
              </w:rPr>
              <w:t>Exercise</w:t>
            </w:r>
            <w:proofErr w:type="spellEnd"/>
            <w:r w:rsidRPr="000A602A">
              <w:rPr>
                <w:sz w:val="22"/>
              </w:rPr>
              <w:t xml:space="preserve"> (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3D13014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B2E315B" w14:textId="1E18F6F7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6282B7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E18C2BB" w14:textId="75FE4A0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6F370D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43D2AC4" w14:textId="744E544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99E9DA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5132AEB" w14:textId="200A0E67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6260F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2FF892" w14:textId="2940E8C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5FBC1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ABFFAB9" w14:textId="194F1C7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027DC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9FE46E" w14:textId="26F663E9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50B1F1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B461A4" w14:textId="6E39146C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12917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063679D" w14:textId="63C7E71F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08A9C4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9AD42B" w14:textId="54EC9DC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CA658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5A6AEE9" w14:textId="31376B2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690EE9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1D2D49" w14:textId="40213D22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>-</w:t>
            </w:r>
            <w:r w:rsidR="00905D74">
              <w:rPr>
                <w:lang w:val="de-DE" w:eastAsia="de-DE"/>
              </w:rPr>
              <w:t>.</w:t>
            </w:r>
            <w:r w:rsidRPr="005027FC">
              <w:rPr>
                <w:lang w:val="de-DE" w:eastAsia="de-DE"/>
              </w:rPr>
              <w:t xml:space="preserve">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5EFF9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2812FC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12F9B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00327F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4210EF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346EFB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673A3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A3117B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66A54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20CC1559" w14:textId="77777777" w:rsidTr="00905D7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324811" w14:textId="0AC028A0" w:rsidR="005027FC" w:rsidRPr="005027FC" w:rsidRDefault="005027FC" w:rsidP="005027FC">
            <w:pPr>
              <w:rPr>
                <w:lang w:val="de-DE" w:eastAsia="de-DE"/>
              </w:rPr>
            </w:pPr>
            <w:r>
              <w:rPr>
                <w:sz w:val="22"/>
              </w:rPr>
              <w:t xml:space="preserve">Food </w:t>
            </w:r>
            <w:proofErr w:type="spellStart"/>
            <w:r>
              <w:rPr>
                <w:sz w:val="22"/>
              </w:rPr>
              <w:t>Enjoyment</w:t>
            </w:r>
            <w:proofErr w:type="spellEnd"/>
            <w:r w:rsidRPr="000A602A">
              <w:rPr>
                <w:sz w:val="22"/>
              </w:rPr>
              <w:t xml:space="preserve"> (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E038818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88EB58" w14:textId="7F53F33D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B954B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F44187" w14:textId="7D1931BB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>-</w:t>
            </w:r>
            <w:r w:rsidR="00905D74">
              <w:rPr>
                <w:lang w:val="de-DE" w:eastAsia="de-DE"/>
              </w:rPr>
              <w:t>.</w:t>
            </w:r>
            <w:r w:rsidRPr="005027FC">
              <w:rPr>
                <w:lang w:val="de-DE" w:eastAsia="de-DE"/>
              </w:rPr>
              <w:t xml:space="preserve">0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482CFB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670961" w14:textId="70CED7AA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DF91A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BE45F9C" w14:textId="5B273703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349B4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35775D" w14:textId="77506004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3107C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03FA5E" w14:textId="193DCE67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9A8ADE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247B3F" w14:textId="496BB43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98CAD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9A9B734" w14:textId="6B378C9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EE6025C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F54D4C" w14:textId="43D4025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5A3608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BC22D9" w14:textId="672DE7F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918AA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817F91" w14:textId="50762AE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078F0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07DA76" w14:textId="728BC1F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554BA8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E85C3B0" w14:textId="5CD5715A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CB0F23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B48A8B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D7DE0BA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2334D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AEB37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F28694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C5C6CF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18A0835F" w14:textId="77777777" w:rsidTr="005451CC"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05BA8DC" w14:textId="0D6CDF10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Family</w:t>
            </w:r>
            <w:proofErr w:type="spellEnd"/>
            <w:r w:rsidRPr="000A602A">
              <w:rPr>
                <w:sz w:val="22"/>
              </w:rPr>
              <w:t xml:space="preserve"> (15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769DC3B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332BB3E" w14:textId="2614327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6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2C46245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9EE2B1A" w14:textId="7817E45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0F84F1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0FE6272" w14:textId="34BD593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6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2A13816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95781DD" w14:textId="205CBEB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7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D1DDF6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E0FCC94" w14:textId="789F6C3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5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F282E0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37A5101" w14:textId="2C284310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7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6826F7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4FA71B0" w14:textId="146DFE3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9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6E8176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0D763B2" w14:textId="687D887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5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2189F3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5A1156A" w14:textId="5CBB205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1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FBF56D5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0A72DC42" w14:textId="7F72DDC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3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378904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34354B2" w14:textId="2B85535F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0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915225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AD2DF7C" w14:textId="7C7BA1C8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0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6D4725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F33225C" w14:textId="7DCFFBEC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0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7BA0A7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72FAE40" w14:textId="42BB89E7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3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0B3CAA3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15BA99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2486185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7609F9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D64EF9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  <w:tr w:rsidR="00905D74" w:rsidRPr="005027FC" w14:paraId="017E79E7" w14:textId="77777777" w:rsidTr="005451CC"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0DC8FFA" w14:textId="7B146148" w:rsidR="005027FC" w:rsidRPr="005027FC" w:rsidRDefault="005027FC" w:rsidP="005027FC">
            <w:pPr>
              <w:rPr>
                <w:lang w:val="de-DE" w:eastAsia="de-DE"/>
              </w:rPr>
            </w:pPr>
            <w:proofErr w:type="spellStart"/>
            <w:r w:rsidRPr="000A602A">
              <w:rPr>
                <w:sz w:val="22"/>
              </w:rPr>
              <w:t>Sex</w:t>
            </w:r>
            <w:proofErr w:type="spellEnd"/>
            <w:r w:rsidRPr="000A602A">
              <w:rPr>
                <w:sz w:val="22"/>
              </w:rPr>
              <w:t xml:space="preserve"> (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88C5A11" w14:textId="77777777" w:rsidR="005027FC" w:rsidRPr="005027FC" w:rsidRDefault="005027FC" w:rsidP="005027FC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B67F567" w14:textId="187B446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E3E1EE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0334288" w14:textId="7BEA7DD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98C15FF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E34D97D" w14:textId="5916753E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C8861F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721D946" w14:textId="0D7532FA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8994F43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C828858" w14:textId="55E2DD9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6B56AF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8D64FA4" w14:textId="216E4C7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0BA175B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E1EAA31" w14:textId="76187D1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3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973F31E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0428D28" w14:textId="62B2B9AA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42E076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4DEEC63" w14:textId="21557B3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71F5001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74D1F7E" w14:textId="316B7151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4BDD242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137EB44" w14:textId="17706527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0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9497FE0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3BB64B4" w14:textId="71F7C4B6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7132D4D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5BDA9A2" w14:textId="160DD0F5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8216A57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4F9782D" w14:textId="049339BB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18437D4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85EA5EB" w14:textId="54AE5C72" w:rsidR="005027FC" w:rsidRPr="005027FC" w:rsidRDefault="00905D74" w:rsidP="005027FC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5027FC" w:rsidRPr="005027FC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210036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B5FA138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  <w:r w:rsidRPr="005027FC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B8C586" w14:textId="77777777" w:rsidR="005027FC" w:rsidRPr="005027FC" w:rsidRDefault="005027FC" w:rsidP="005027FC">
            <w:pPr>
              <w:jc w:val="right"/>
              <w:rPr>
                <w:lang w:val="de-DE" w:eastAsia="de-DE"/>
              </w:rPr>
            </w:pPr>
          </w:p>
        </w:tc>
      </w:tr>
    </w:tbl>
    <w:p w14:paraId="1A355488" w14:textId="7A241648" w:rsidR="00461FE7" w:rsidRPr="00D725C2" w:rsidRDefault="00461FE7" w:rsidP="00461FE7">
      <w:pPr>
        <w:outlineLvl w:val="0"/>
      </w:pPr>
      <w:r w:rsidRPr="00D725C2">
        <w:rPr>
          <w:i/>
          <w:sz w:val="22"/>
        </w:rPr>
        <w:t xml:space="preserve">Note. </w:t>
      </w:r>
      <w:r w:rsidRPr="00D725C2">
        <w:rPr>
          <w:sz w:val="22"/>
        </w:rPr>
        <w:t>|</w:t>
      </w:r>
      <w:r w:rsidRPr="00D725C2">
        <w:rPr>
          <w:i/>
          <w:sz w:val="22"/>
        </w:rPr>
        <w:t>r|</w:t>
      </w:r>
      <w:r w:rsidRPr="00D725C2">
        <w:rPr>
          <w:sz w:val="22"/>
        </w:rPr>
        <w:t xml:space="preserve"> &gt; .07, </w:t>
      </w:r>
      <w:r w:rsidRPr="00D725C2">
        <w:rPr>
          <w:i/>
          <w:sz w:val="22"/>
        </w:rPr>
        <w:t>p</w:t>
      </w:r>
      <w:r w:rsidRPr="00D725C2">
        <w:rPr>
          <w:sz w:val="22"/>
        </w:rPr>
        <w:t xml:space="preserve"> &lt; .</w:t>
      </w:r>
      <w:proofErr w:type="gramStart"/>
      <w:r w:rsidRPr="00D725C2">
        <w:rPr>
          <w:sz w:val="22"/>
        </w:rPr>
        <w:t>05</w:t>
      </w:r>
      <w:r w:rsidR="00F32408">
        <w:t>;</w:t>
      </w:r>
      <w:proofErr w:type="gramEnd"/>
      <w:r w:rsidRPr="00D725C2">
        <w:t xml:space="preserve"> </w:t>
      </w:r>
      <w:r w:rsidRPr="00D725C2">
        <w:rPr>
          <w:sz w:val="22"/>
        </w:rPr>
        <w:t>|</w:t>
      </w:r>
      <w:r w:rsidRPr="00D725C2">
        <w:rPr>
          <w:i/>
          <w:sz w:val="22"/>
        </w:rPr>
        <w:t>r|</w:t>
      </w:r>
      <w:r w:rsidRPr="00D725C2">
        <w:rPr>
          <w:sz w:val="22"/>
        </w:rPr>
        <w:t xml:space="preserve"> &gt; .10, </w:t>
      </w:r>
      <w:r w:rsidRPr="00D725C2">
        <w:rPr>
          <w:i/>
          <w:sz w:val="22"/>
        </w:rPr>
        <w:t>p</w:t>
      </w:r>
      <w:r w:rsidRPr="00D725C2">
        <w:rPr>
          <w:sz w:val="22"/>
        </w:rPr>
        <w:t xml:space="preserve"> &lt; .01</w:t>
      </w:r>
      <w:r w:rsidR="00F32408">
        <w:rPr>
          <w:sz w:val="22"/>
        </w:rPr>
        <w:t>;</w:t>
      </w:r>
      <w:r w:rsidRPr="00D725C2">
        <w:t xml:space="preserve"> |</w:t>
      </w:r>
      <w:r w:rsidRPr="00D725C2">
        <w:rPr>
          <w:i/>
          <w:sz w:val="22"/>
        </w:rPr>
        <w:t>r|</w:t>
      </w:r>
      <w:r w:rsidRPr="00D725C2">
        <w:rPr>
          <w:sz w:val="22"/>
        </w:rPr>
        <w:t xml:space="preserve"> &gt; .12, </w:t>
      </w:r>
      <w:r w:rsidRPr="00D725C2">
        <w:rPr>
          <w:i/>
          <w:sz w:val="22"/>
        </w:rPr>
        <w:t>p</w:t>
      </w:r>
      <w:r w:rsidRPr="00D725C2">
        <w:rPr>
          <w:sz w:val="22"/>
        </w:rPr>
        <w:t xml:space="preserve"> &lt; .001.</w:t>
      </w:r>
    </w:p>
    <w:p w14:paraId="079B7E65" w14:textId="5856EFAB" w:rsidR="005027FC" w:rsidRPr="00D725C2" w:rsidRDefault="005027FC"/>
    <w:p w14:paraId="7ED15EFA" w14:textId="77777777" w:rsidR="00461FE7" w:rsidRPr="00D725C2" w:rsidRDefault="00461FE7">
      <w:r w:rsidRPr="00D725C2">
        <w:br w:type="page"/>
      </w:r>
    </w:p>
    <w:tbl>
      <w:tblPr>
        <w:tblW w:w="5000" w:type="pct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435"/>
        <w:gridCol w:w="61"/>
        <w:gridCol w:w="684"/>
        <w:gridCol w:w="60"/>
        <w:gridCol w:w="550"/>
        <w:gridCol w:w="60"/>
        <w:gridCol w:w="550"/>
        <w:gridCol w:w="60"/>
        <w:gridCol w:w="550"/>
        <w:gridCol w:w="60"/>
        <w:gridCol w:w="550"/>
        <w:gridCol w:w="60"/>
        <w:gridCol w:w="684"/>
        <w:gridCol w:w="60"/>
        <w:gridCol w:w="684"/>
        <w:gridCol w:w="60"/>
        <w:gridCol w:w="684"/>
        <w:gridCol w:w="60"/>
        <w:gridCol w:w="684"/>
        <w:gridCol w:w="60"/>
        <w:gridCol w:w="684"/>
        <w:gridCol w:w="60"/>
        <w:gridCol w:w="550"/>
        <w:gridCol w:w="60"/>
        <w:gridCol w:w="550"/>
        <w:gridCol w:w="60"/>
        <w:gridCol w:w="550"/>
        <w:gridCol w:w="60"/>
        <w:gridCol w:w="550"/>
        <w:gridCol w:w="60"/>
        <w:gridCol w:w="550"/>
        <w:gridCol w:w="60"/>
        <w:gridCol w:w="450"/>
        <w:gridCol w:w="60"/>
      </w:tblGrid>
      <w:tr w:rsidR="00431870" w:rsidRPr="009B48F2" w14:paraId="03DA01C1" w14:textId="77777777" w:rsidTr="00965496">
        <w:trPr>
          <w:tblHeader/>
        </w:trPr>
        <w:tc>
          <w:tcPr>
            <w:tcW w:w="0" w:type="auto"/>
            <w:gridSpan w:val="34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56B15392" w14:textId="0AF89DFB" w:rsidR="005027FC" w:rsidRPr="00D725C2" w:rsidRDefault="005027FC" w:rsidP="00D11E87">
            <w:pPr>
              <w:spacing w:line="480" w:lineRule="auto"/>
              <w:outlineLvl w:val="0"/>
              <w:rPr>
                <w:sz w:val="22"/>
              </w:rPr>
            </w:pPr>
          </w:p>
          <w:p w14:paraId="5DB49E50" w14:textId="0F86E7B0" w:rsidR="00D11E87" w:rsidRPr="009B48F2" w:rsidRDefault="00D11E87" w:rsidP="00D11E87">
            <w:pPr>
              <w:spacing w:line="480" w:lineRule="auto"/>
              <w:outlineLvl w:val="0"/>
              <w:rPr>
                <w:sz w:val="22"/>
                <w:lang w:val="en-US"/>
              </w:rPr>
            </w:pPr>
            <w:r w:rsidRPr="009B48F2">
              <w:rPr>
                <w:sz w:val="22"/>
                <w:lang w:val="en-US"/>
              </w:rPr>
              <w:t xml:space="preserve">Table </w:t>
            </w:r>
            <w:r w:rsidR="00E11AE4" w:rsidRPr="009B48F2">
              <w:rPr>
                <w:sz w:val="22"/>
                <w:lang w:val="en-US"/>
              </w:rPr>
              <w:t>5</w:t>
            </w:r>
          </w:p>
          <w:p w14:paraId="135375C7" w14:textId="57C7440D" w:rsidR="00431870" w:rsidRPr="009B48F2" w:rsidRDefault="00D11E87" w:rsidP="00D11E87">
            <w:pPr>
              <w:spacing w:line="480" w:lineRule="auto"/>
              <w:outlineLvl w:val="0"/>
              <w:rPr>
                <w:i/>
                <w:sz w:val="22"/>
                <w:lang w:val="en-US"/>
              </w:rPr>
            </w:pPr>
            <w:r w:rsidRPr="009B48F2">
              <w:rPr>
                <w:i/>
                <w:sz w:val="22"/>
                <w:lang w:val="en-US"/>
              </w:rPr>
              <w:t xml:space="preserve">Spearman Rank Correlations for the </w:t>
            </w:r>
            <w:r w:rsidR="003C4AEB" w:rsidRPr="009B48F2">
              <w:rPr>
                <w:i/>
                <w:sz w:val="22"/>
                <w:lang w:val="en-US"/>
              </w:rPr>
              <w:t>I</w:t>
            </w:r>
            <w:r w:rsidRPr="009B48F2">
              <w:rPr>
                <w:i/>
                <w:sz w:val="22"/>
                <w:lang w:val="en-US"/>
              </w:rPr>
              <w:t xml:space="preserve">tems </w:t>
            </w:r>
            <w:r w:rsidR="003C4AEB" w:rsidRPr="009B48F2">
              <w:rPr>
                <w:i/>
                <w:sz w:val="22"/>
                <w:lang w:val="en-US"/>
              </w:rPr>
              <w:t>A</w:t>
            </w:r>
            <w:r w:rsidRPr="009B48F2">
              <w:rPr>
                <w:i/>
                <w:sz w:val="22"/>
                <w:lang w:val="en-US"/>
              </w:rPr>
              <w:t xml:space="preserve">ssessing </w:t>
            </w:r>
            <w:r w:rsidR="003C4AEB" w:rsidRPr="009B48F2">
              <w:rPr>
                <w:i/>
                <w:sz w:val="22"/>
                <w:lang w:val="en-US"/>
              </w:rPr>
              <w:t>S</w:t>
            </w:r>
            <w:r w:rsidRPr="009B48F2">
              <w:rPr>
                <w:i/>
                <w:sz w:val="22"/>
                <w:lang w:val="en-US"/>
              </w:rPr>
              <w:t xml:space="preserve">upply through the </w:t>
            </w:r>
            <w:r w:rsidR="003C4AEB" w:rsidRPr="009B48F2">
              <w:rPr>
                <w:i/>
                <w:sz w:val="22"/>
                <w:lang w:val="en-US"/>
              </w:rPr>
              <w:t>W</w:t>
            </w:r>
            <w:r w:rsidRPr="009B48F2">
              <w:rPr>
                <w:i/>
                <w:sz w:val="22"/>
                <w:lang w:val="en-US"/>
              </w:rPr>
              <w:t>orkplace</w:t>
            </w:r>
          </w:p>
        </w:tc>
      </w:tr>
      <w:tr w:rsidR="00233528" w:rsidRPr="00431870" w14:paraId="11C0B6F7" w14:textId="77777777" w:rsidTr="00965496">
        <w:trPr>
          <w:tblHeader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5D81EDE7" w14:textId="77777777" w:rsidR="00431870" w:rsidRPr="009B48F2" w:rsidRDefault="00431870" w:rsidP="00431870">
            <w:pPr>
              <w:jc w:val="center"/>
              <w:rPr>
                <w:b/>
                <w:bCs/>
                <w:lang w:val="en-US" w:eastAsia="de-DE"/>
              </w:rPr>
            </w:pPr>
            <w:r w:rsidRPr="009B48F2">
              <w:rPr>
                <w:b/>
                <w:bCs/>
                <w:lang w:val="en-US" w:eastAsia="de-DE"/>
              </w:rPr>
              <w:t xml:space="preserve"> 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5C9097E0" w14:textId="45576D45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1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321F47DD" w14:textId="31BD3344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2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7514BACE" w14:textId="283E8703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3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374F62A7" w14:textId="636F1E60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4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7B887735" w14:textId="7C5F6EE5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5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3D522497" w14:textId="2BCC7E2A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6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135283E8" w14:textId="2603FC2C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7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5F9B26F5" w14:textId="1E2A47A0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8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5E327060" w14:textId="4A50F722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9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500DF7E1" w14:textId="7EF54EC6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10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42EB46E2" w14:textId="79213811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11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570B2544" w14:textId="26E5CBFE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12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61A18163" w14:textId="3074AB13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13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0BED8B16" w14:textId="76379730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14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32FD6F7C" w14:textId="264C8729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15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hideMark/>
          </w:tcPr>
          <w:p w14:paraId="3FAAAD22" w14:textId="55A130BA" w:rsidR="00431870" w:rsidRPr="006D762E" w:rsidRDefault="00965496" w:rsidP="00431870">
            <w:pPr>
              <w:jc w:val="center"/>
              <w:rPr>
                <w:bCs/>
                <w:lang w:val="de-DE" w:eastAsia="de-DE"/>
              </w:rPr>
            </w:pPr>
            <w:r w:rsidRPr="006D762E">
              <w:rPr>
                <w:bCs/>
                <w:lang w:val="de-DE" w:eastAsia="de-DE"/>
              </w:rPr>
              <w:t>16</w:t>
            </w:r>
            <w:r w:rsidR="00431870" w:rsidRPr="006D762E">
              <w:rPr>
                <w:bCs/>
                <w:lang w:val="de-DE" w:eastAsia="de-DE"/>
              </w:rPr>
              <w:t xml:space="preserve"> </w:t>
            </w:r>
          </w:p>
        </w:tc>
      </w:tr>
      <w:tr w:rsidR="00233528" w:rsidRPr="00431870" w14:paraId="4E4C813A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937CB64" w14:textId="64F3CD0A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Curiosity</w:t>
            </w:r>
            <w:proofErr w:type="spellEnd"/>
            <w:r w:rsidR="00965496">
              <w:rPr>
                <w:sz w:val="22"/>
              </w:rPr>
              <w:t xml:space="preserve"> (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C8294DE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95E4D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977C31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2837CA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51065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6C963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CA88D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EFFB3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986454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F1C80C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84E69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8F5E0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17732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5AAABD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F8F21D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10DFB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F6316F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74F75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42B1B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A931F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FEDD0A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16B6CC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139697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28F92D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FFD8D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A2F123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ADBA65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789654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FFDA9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71C5B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BB0F3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C43960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E098A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14726C14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066A01" w14:textId="727C5C5E" w:rsidR="00431870" w:rsidRPr="00431870" w:rsidRDefault="00431870" w:rsidP="00431870">
            <w:pPr>
              <w:rPr>
                <w:lang w:val="de-DE" w:eastAsia="de-DE"/>
              </w:rPr>
            </w:pPr>
            <w:r>
              <w:rPr>
                <w:sz w:val="22"/>
              </w:rPr>
              <w:t xml:space="preserve">Social </w:t>
            </w:r>
            <w:proofErr w:type="spellStart"/>
            <w:r>
              <w:rPr>
                <w:sz w:val="22"/>
              </w:rPr>
              <w:t>Acc</w:t>
            </w:r>
            <w:r w:rsidR="00965496">
              <w:rPr>
                <w:sz w:val="22"/>
              </w:rPr>
              <w:t>eptance</w:t>
            </w:r>
            <w:proofErr w:type="spellEnd"/>
            <w:r w:rsidR="00965496">
              <w:rPr>
                <w:sz w:val="22"/>
              </w:rPr>
              <w:t xml:space="preserve"> (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1DA3B2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1DBCC1" w14:textId="04349A97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DF10D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95714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26951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32825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BE845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E8D84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9BEC6C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6DBD09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DD77F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50DD8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5076B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E7140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F96B8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9ED90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F9E51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D5E57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D0DEB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4FD269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BF32D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0E723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D3FA70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DF7A09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FD8B40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7F04B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E41B8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019F8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950E2F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F1F118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F0BAB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F38DC2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36352F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419A39B8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4A90466" w14:textId="0C50179C" w:rsidR="00431870" w:rsidRPr="00431870" w:rsidRDefault="00431870" w:rsidP="00431870">
            <w:pPr>
              <w:rPr>
                <w:lang w:val="de-DE" w:eastAsia="de-DE"/>
              </w:rPr>
            </w:pPr>
            <w:r w:rsidRPr="0008596A">
              <w:rPr>
                <w:sz w:val="22"/>
              </w:rPr>
              <w:t>Dominance</w:t>
            </w:r>
            <w:r w:rsidR="004230A0">
              <w:rPr>
                <w:sz w:val="22"/>
              </w:rPr>
              <w:t xml:space="preserve"> (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31A7B51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F9D075" w14:textId="3B695EF4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FBEDFE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A0CB74" w14:textId="616BAD5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AA0AD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6FA57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2A9BE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AC653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8B460A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AEBABF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304A3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D9CF29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913119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9701C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B2B4DE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57D23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F2825C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23F0E8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81E125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B2424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A5CA9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59645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6BFA0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63F23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E50756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B5FF6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414420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36BD9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13638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DD210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4A041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8B65F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D42B9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380C7961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4A52235" w14:textId="6BE99422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Status</w:t>
            </w:r>
            <w:proofErr w:type="spellEnd"/>
            <w:r w:rsidR="004230A0">
              <w:rPr>
                <w:sz w:val="22"/>
              </w:rPr>
              <w:t xml:space="preserve"> (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1E2757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D81783" w14:textId="43C6F895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E0ACD7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F781B27" w14:textId="55177FD5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5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DB67C5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CCDC36A" w14:textId="0A36ADB9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5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CCEAC3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FB1E42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8A265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CED118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DC7081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8D56B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44322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43BD5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C3393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7632C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9866FD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7DF8B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CBAEA8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9C5294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BCD142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8C19E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ACB848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CA8B47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F202F9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CF99F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51685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91D083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9D0A5F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7C680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3AF7FD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C8A7B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D7B37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4F185A25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994AF7" w14:textId="4777DAC5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Retention</w:t>
            </w:r>
            <w:proofErr w:type="spellEnd"/>
            <w:r w:rsidR="004230A0">
              <w:rPr>
                <w:sz w:val="22"/>
              </w:rPr>
              <w:t xml:space="preserve"> (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0DDBF93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60B15B6" w14:textId="712009B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24CC08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8214EA" w14:textId="4DBDED49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A693F1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A6E772" w14:textId="127F3351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809C4F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9D66604" w14:textId="20EC1CA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146DF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CB4D4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60B7F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7E85C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DDFCB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354D9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EDF0B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38A76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7AC4C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DAEBB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91AFE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155A3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3336D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CBB2C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96E3A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A913B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66A30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E89497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D33E3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A07308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DD95B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C666A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95DCDC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EACC19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48B4D1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0DD862B3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471687" w14:textId="06C34DCE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Autonomy</w:t>
            </w:r>
            <w:proofErr w:type="spellEnd"/>
            <w:r w:rsidR="004230A0">
              <w:rPr>
                <w:sz w:val="22"/>
              </w:rPr>
              <w:t xml:space="preserve"> (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38381F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CDD980" w14:textId="29B434E9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1DCDF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73DECA" w14:textId="2652FBA7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36C59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474CBB" w14:textId="350C1D3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578D2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CF0EAC" w14:textId="7D45EB6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072BFD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D366F66" w14:textId="2C5DB24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C5C832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206CF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B01656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F9BC4D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5DB03D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E2FD8A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C974E5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A4569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299A3B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29547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99C4D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21A97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6E7AE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6E508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715207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8C517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1F592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AC8CE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1A6624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715B22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65FA8D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EDD9F9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4143F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21CC1549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4F20F4" w14:textId="7351EB7D" w:rsidR="00431870" w:rsidRPr="00431870" w:rsidRDefault="00431870" w:rsidP="00431870">
            <w:pPr>
              <w:rPr>
                <w:lang w:val="de-DE" w:eastAsia="de-DE"/>
              </w:rPr>
            </w:pPr>
            <w:r w:rsidRPr="0008596A">
              <w:rPr>
                <w:sz w:val="22"/>
              </w:rPr>
              <w:t>Social</w:t>
            </w:r>
            <w:r>
              <w:rPr>
                <w:sz w:val="22"/>
              </w:rPr>
              <w:t xml:space="preserve"> </w:t>
            </w:r>
            <w:r w:rsidRPr="0008596A">
              <w:rPr>
                <w:sz w:val="22"/>
              </w:rPr>
              <w:t>part</w:t>
            </w:r>
            <w:r w:rsidR="00ED13EC">
              <w:rPr>
                <w:sz w:val="22"/>
              </w:rPr>
              <w:t>icipation</w:t>
            </w:r>
            <w:r w:rsidR="004230A0">
              <w:rPr>
                <w:sz w:val="22"/>
              </w:rPr>
              <w:t xml:space="preserve"> (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B005C3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2D9CA80" w14:textId="6A994FC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3A875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866CB3A" w14:textId="4F462141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A8F59D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7785C5" w14:textId="6FC27C77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53B49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445036" w14:textId="61597AA4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C6006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0A78FD" w14:textId="0AE595A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0D0484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171480C" w14:textId="51E6AD0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E5CB0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AB91A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FEBA8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645F21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64D5D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B6C542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5E514B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05975E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0CA6D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76A298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EC6FCC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DC19A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0D056A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399601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E0761B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C3D694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AFC859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9CA4B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675A7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0076A1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7DD7C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6B2D97C6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D594E23" w14:textId="2C76C04E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Morality</w:t>
            </w:r>
            <w:proofErr w:type="spellEnd"/>
            <w:r w:rsidR="004230A0">
              <w:rPr>
                <w:sz w:val="22"/>
              </w:rPr>
              <w:t xml:space="preserve"> (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6176C88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BAB72C0" w14:textId="5C51B05B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B5E055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0FEDEE6" w14:textId="7E381A7D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CB9FBA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F887FE" w14:textId="17160CED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A85EFF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F52D421" w14:textId="7F105F2A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A0DF2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19F0F2E" w14:textId="0A9C26E5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E1609E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87244E" w14:textId="6C6C5C70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88BD8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5DA7FF5" w14:textId="22F65FE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6BDD8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1D7AD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0FEC0A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830CC9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265AA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6FCA2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8AAF0B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0E17F5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5DDF56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F1C6C5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757CC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641C8F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C6CB2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96C457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B2168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176EF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08FAD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98B95F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04333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19B036CB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F247C31" w14:textId="194EBFB3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Idealism</w:t>
            </w:r>
            <w:proofErr w:type="spellEnd"/>
            <w:r w:rsidR="004230A0">
              <w:rPr>
                <w:sz w:val="22"/>
              </w:rPr>
              <w:t xml:space="preserve"> (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BD47FB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7F3C68" w14:textId="62AB42C7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3D1B8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56CBC9" w14:textId="7AB1D9D0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CD4B6A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7046A9" w14:textId="1444BBF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953B65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B87AFBB" w14:textId="726C444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F6D574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B9F710" w14:textId="57A8E2F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480A8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BC90EED" w14:textId="6727544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B4E55D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3F03D9" w14:textId="06B2117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837C4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430DC7" w14:textId="6CF85446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974537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EB2398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56705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D21D56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05026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938DF8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E5641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C3E8D6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6C4166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B9BCFF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864E8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7FB7C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8B96D1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C9AB62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64A520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C3AA7C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144063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159D78EC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32BB0D" w14:textId="42ED0530" w:rsidR="00431870" w:rsidRPr="00431870" w:rsidRDefault="00431870" w:rsidP="00431870">
            <w:pPr>
              <w:rPr>
                <w:lang w:val="de-DE" w:eastAsia="de-DE"/>
              </w:rPr>
            </w:pPr>
            <w:r w:rsidRPr="0008596A">
              <w:rPr>
                <w:sz w:val="22"/>
              </w:rPr>
              <w:t>Structure</w:t>
            </w:r>
            <w:r w:rsidR="004230A0">
              <w:rPr>
                <w:sz w:val="22"/>
              </w:rPr>
              <w:t xml:space="preserve"> (1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3EA920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EB34CD" w14:textId="7F030390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5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5555FD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74A5389" w14:textId="46EC67E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9736A7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BC90E56" w14:textId="1D03E13D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B37B35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2E6D522" w14:textId="366BA8C4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8B67B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16ED0A" w14:textId="4753C3B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90616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2F4FB1E" w14:textId="709C0F01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4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B5273C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53191BD" w14:textId="356D1E5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B0A25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51345B" w14:textId="0FF27231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E5262D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A6E5DE" w14:textId="7F0DB95D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2CD309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CEF55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A7D41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B7F5D9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35C29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977142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4D6C0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D35D0B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94A85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609E8D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537646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9131EC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D90990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F4B682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E6718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1EC3BEEF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34B067" w14:textId="5EBFDD4E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Safety</w:t>
            </w:r>
            <w:proofErr w:type="spellEnd"/>
            <w:r w:rsidR="004230A0">
              <w:rPr>
                <w:sz w:val="22"/>
              </w:rPr>
              <w:t xml:space="preserve"> (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6041DF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CBFBC7" w14:textId="5CC57BC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86CD1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77F135" w14:textId="1C2F4D7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6D5B0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497D58" w14:textId="04425FAC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5A917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8AEBF9" w14:textId="64E5F79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8BB1C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12F3486" w14:textId="307F2B0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FEB26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80DE177" w14:textId="373853B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78F953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A5BD935" w14:textId="3339470A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0A8C6F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E66745" w14:textId="06713B5D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314A4F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A09B54E" w14:textId="142D28DC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17D4AC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AB6FAA" w14:textId="4A170A7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E7BAC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1F44A7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D994A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D292B0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F6398E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EDEA8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44A11C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98107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CBCD95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EB6B6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9830A4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32D4B4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BAE0A0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218D9E32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6808B20" w14:textId="065D332E" w:rsidR="00431870" w:rsidRPr="00431870" w:rsidRDefault="00431870" w:rsidP="00431870">
            <w:pPr>
              <w:rPr>
                <w:lang w:val="de-DE" w:eastAsia="de-DE"/>
              </w:rPr>
            </w:pPr>
            <w:r w:rsidRPr="0008596A">
              <w:rPr>
                <w:sz w:val="22"/>
              </w:rPr>
              <w:t>Revenge</w:t>
            </w:r>
            <w:r w:rsidR="004230A0">
              <w:rPr>
                <w:sz w:val="22"/>
              </w:rPr>
              <w:t xml:space="preserve"> (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C661C39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558922" w14:textId="0EA95118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0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07A895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F3739E" w14:textId="4EA67D9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1A76A4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EA45B78" w14:textId="2EBF74E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55B6E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D55A221" w14:textId="4B1AC30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939999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C6FCC4" w14:textId="5E0BB734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DBD82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20007B0" w14:textId="09D22926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33DBA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7D9084" w14:textId="23D7549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1E20C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8DC197B" w14:textId="2FF50CBE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0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CA5D7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6FCF7A" w14:textId="1ED33AA7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0777F3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3576F05" w14:textId="7E102D7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4ABBB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A10BAA6" w14:textId="0F7252A6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ED5585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9AB840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3F5131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BEAB16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A37D0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C01390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F4E10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69F1E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7230B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4C4AC6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81610C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6DD6F00A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0FAB516" w14:textId="3FDBE844" w:rsidR="00431870" w:rsidRPr="00431870" w:rsidRDefault="00431870" w:rsidP="00431870">
            <w:pPr>
              <w:rPr>
                <w:lang w:val="de-DE" w:eastAsia="de-DE"/>
              </w:rPr>
            </w:pPr>
            <w:r>
              <w:rPr>
                <w:sz w:val="22"/>
              </w:rPr>
              <w:t xml:space="preserve">Physical </w:t>
            </w:r>
            <w:proofErr w:type="spellStart"/>
            <w:r>
              <w:rPr>
                <w:sz w:val="22"/>
              </w:rPr>
              <w:t>Exercise</w:t>
            </w:r>
            <w:proofErr w:type="spellEnd"/>
            <w:r w:rsidR="004230A0">
              <w:rPr>
                <w:sz w:val="22"/>
              </w:rPr>
              <w:t xml:space="preserve"> (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D01ED6D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DFE3FAC" w14:textId="441D0EBB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DDD717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357B79A" w14:textId="67E4F9E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72B7E1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9013F7" w14:textId="59729DA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5AB0A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637491D" w14:textId="4109C00D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1FCA69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48FCC84" w14:textId="2482E9E0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BA5BFB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B9A30F" w14:textId="03FE5E0C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CB1316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4C1ADD7" w14:textId="27BEE507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36CE0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28A8981" w14:textId="79ACF0E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7CA051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C31F423" w14:textId="56DDBE2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6F9FB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C4EB70C" w14:textId="4DB5E776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D12E7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DF03C50" w14:textId="271469A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4467B9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FF2D7C" w14:textId="5B309D40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80D6A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FB767A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10919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8AD32F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898FB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35B32B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B5DBD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BFB1E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017D86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6022EBF9" w14:textId="77777777" w:rsidTr="00965496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9C3A80A" w14:textId="7E345261" w:rsidR="00431870" w:rsidRPr="00431870" w:rsidRDefault="00431870" w:rsidP="00431870">
            <w:pPr>
              <w:rPr>
                <w:lang w:val="de-DE" w:eastAsia="de-DE"/>
              </w:rPr>
            </w:pPr>
            <w:r>
              <w:rPr>
                <w:sz w:val="22"/>
              </w:rPr>
              <w:t xml:space="preserve">Food </w:t>
            </w:r>
            <w:proofErr w:type="spellStart"/>
            <w:r>
              <w:rPr>
                <w:sz w:val="22"/>
              </w:rPr>
              <w:t>Enjoyment</w:t>
            </w:r>
            <w:proofErr w:type="spellEnd"/>
            <w:r w:rsidR="004230A0">
              <w:rPr>
                <w:sz w:val="22"/>
              </w:rPr>
              <w:t xml:space="preserve"> (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21283F1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B5C7523" w14:textId="6808CAE7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06AF9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8AC84F" w14:textId="6D6A877C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336F1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739B0E1" w14:textId="6B7B5A5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B43746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5D4F334" w14:textId="52C2CB9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82C15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3F3FCF" w14:textId="5DE8020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7F939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E4D9B7D" w14:textId="07A99F5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52D48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EAF9814" w14:textId="0974B4E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16A261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43E645" w14:textId="0A07B205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0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7E5BB7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5561E6" w14:textId="4B00123A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D99B21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50CCE0" w14:textId="04582EF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D0AF0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D67621" w14:textId="5868A75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07EB5B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80F0720" w14:textId="76D7722C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3912D0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378DCD9" w14:textId="44824F4A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EBD6E5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43EBCA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5D8EDD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E287B3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0CA6D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69F54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DF376D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28DC33AC" w14:textId="77777777" w:rsidTr="005451CC"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6C38F71" w14:textId="6D1BD1DB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Family</w:t>
            </w:r>
            <w:proofErr w:type="spellEnd"/>
            <w:r w:rsidR="004230A0">
              <w:rPr>
                <w:sz w:val="22"/>
              </w:rPr>
              <w:t xml:space="preserve"> (15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0762AFAE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FFA6094" w14:textId="7151540A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9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357FAB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139F628" w14:textId="43417BE9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5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7A50E8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22A70FD" w14:textId="7CB35A4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6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013D52C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289D9754" w14:textId="52D8F95A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2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0C32EB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AE4B0A3" w14:textId="62BD94E0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259203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0352D34" w14:textId="4A836509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313F43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3F8CB108" w14:textId="6AC2DE1B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3704B96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6107E80" w14:textId="48B0E87F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4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1D1D98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7A91FE01" w14:textId="7974B54E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0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4DCA6BE4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999E9A9" w14:textId="2DE9F367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5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0A5DE7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0653A464" w14:textId="363948F5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4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1D6562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26B447D3" w14:textId="68BF2C89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3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D3436D3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0728404E" w14:textId="22E09D15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2E37A95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2868EAAA" w14:textId="28323F19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3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5BFF571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DBD1DAA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0B27FCD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181AB3B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 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6D72DC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  <w:tr w:rsidR="00233528" w:rsidRPr="00431870" w14:paraId="4CFBEE3F" w14:textId="77777777" w:rsidTr="005451CC"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2B7077B" w14:textId="5A0CCF9E" w:rsidR="00431870" w:rsidRPr="00431870" w:rsidRDefault="00431870" w:rsidP="00431870">
            <w:pPr>
              <w:rPr>
                <w:lang w:val="de-DE" w:eastAsia="de-DE"/>
              </w:rPr>
            </w:pPr>
            <w:proofErr w:type="spellStart"/>
            <w:r w:rsidRPr="0008596A">
              <w:rPr>
                <w:sz w:val="22"/>
              </w:rPr>
              <w:t>Sex</w:t>
            </w:r>
            <w:proofErr w:type="spellEnd"/>
            <w:r w:rsidR="004230A0">
              <w:rPr>
                <w:sz w:val="22"/>
              </w:rPr>
              <w:t xml:space="preserve"> (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2A6C3C9" w14:textId="77777777" w:rsidR="00431870" w:rsidRPr="00431870" w:rsidRDefault="00431870" w:rsidP="00431870">
            <w:pPr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2B1E883" w14:textId="0ADE568A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0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E31B20B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38842A4" w14:textId="407B0F36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D713DC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C5B0D73" w14:textId="36299118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4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C1FC3A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9A2A7F4" w14:textId="46AC032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8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01208E5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EEBF716" w14:textId="5AF71052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11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D72BBD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59C1CF1" w14:textId="75C7C52B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0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10EFF20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75E4398" w14:textId="442DB755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653F74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E436A69" w14:textId="1036375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B5640BF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6FEA9F1" w14:textId="0E9E3B1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2CA5221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6BD6BB7" w14:textId="0DF8B990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>-</w:t>
            </w:r>
            <w:r w:rsidR="000D435B">
              <w:rPr>
                <w:lang w:val="de-DE" w:eastAsia="de-DE"/>
              </w:rPr>
              <w:t>.</w:t>
            </w:r>
            <w:r w:rsidRPr="00431870">
              <w:rPr>
                <w:lang w:val="de-DE" w:eastAsia="de-DE"/>
              </w:rPr>
              <w:t xml:space="preserve">1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BDA405E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EE43DC6" w14:textId="2CF303F6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02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522B6C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FCB1F66" w14:textId="4CD44A20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3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E8078ED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1ABF303" w14:textId="53EB16AB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0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C96AEE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BC0B493" w14:textId="0E6F01F4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3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ADC5162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12AD83F" w14:textId="5227E243" w:rsidR="00431870" w:rsidRPr="00431870" w:rsidRDefault="000D435B" w:rsidP="00431870">
            <w:pPr>
              <w:jc w:val="right"/>
              <w:rPr>
                <w:lang w:val="de-DE" w:eastAsia="de-DE"/>
              </w:rPr>
            </w:pPr>
            <w:r>
              <w:rPr>
                <w:lang w:val="de-DE" w:eastAsia="de-DE"/>
              </w:rPr>
              <w:t>.</w:t>
            </w:r>
            <w:r w:rsidR="00431870" w:rsidRPr="00431870">
              <w:rPr>
                <w:lang w:val="de-DE" w:eastAsia="de-DE"/>
              </w:rPr>
              <w:t xml:space="preserve">25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3B6B2D8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2F7C6A9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  <w:r w:rsidRPr="00431870">
              <w:rPr>
                <w:lang w:val="de-DE" w:eastAsia="de-DE"/>
              </w:rPr>
              <w:t xml:space="preserve">—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8D1217" w14:textId="77777777" w:rsidR="00431870" w:rsidRPr="00431870" w:rsidRDefault="00431870" w:rsidP="00431870">
            <w:pPr>
              <w:jc w:val="right"/>
              <w:rPr>
                <w:lang w:val="de-DE" w:eastAsia="de-DE"/>
              </w:rPr>
            </w:pPr>
          </w:p>
        </w:tc>
      </w:tr>
    </w:tbl>
    <w:p w14:paraId="618E7C20" w14:textId="5A2E0685" w:rsidR="00F45CDD" w:rsidRDefault="00AA4CA7" w:rsidP="0041077C">
      <w:pPr>
        <w:outlineLvl w:val="0"/>
        <w:rPr>
          <w:sz w:val="22"/>
        </w:rPr>
      </w:pPr>
      <w:r w:rsidRPr="00D725C2">
        <w:rPr>
          <w:i/>
          <w:sz w:val="22"/>
        </w:rPr>
        <w:t xml:space="preserve">Note. </w:t>
      </w:r>
      <w:r w:rsidRPr="00D725C2">
        <w:rPr>
          <w:sz w:val="22"/>
        </w:rPr>
        <w:t>|</w:t>
      </w:r>
      <w:r w:rsidRPr="00D725C2">
        <w:rPr>
          <w:i/>
          <w:sz w:val="22"/>
        </w:rPr>
        <w:t>r|</w:t>
      </w:r>
      <w:r w:rsidRPr="00D725C2">
        <w:rPr>
          <w:sz w:val="22"/>
        </w:rPr>
        <w:t xml:space="preserve"> &gt; .07, </w:t>
      </w:r>
      <w:r w:rsidRPr="00D725C2">
        <w:rPr>
          <w:i/>
          <w:sz w:val="22"/>
        </w:rPr>
        <w:t>p</w:t>
      </w:r>
      <w:r w:rsidRPr="00D725C2">
        <w:rPr>
          <w:sz w:val="22"/>
        </w:rPr>
        <w:t xml:space="preserve"> &lt; .</w:t>
      </w:r>
      <w:proofErr w:type="gramStart"/>
      <w:r w:rsidRPr="00D725C2">
        <w:rPr>
          <w:sz w:val="22"/>
        </w:rPr>
        <w:t>05</w:t>
      </w:r>
      <w:r w:rsidR="00AB5FA7">
        <w:t>;</w:t>
      </w:r>
      <w:proofErr w:type="gramEnd"/>
      <w:r w:rsidRPr="00D725C2">
        <w:t xml:space="preserve"> </w:t>
      </w:r>
      <w:r w:rsidRPr="00D725C2">
        <w:rPr>
          <w:sz w:val="22"/>
        </w:rPr>
        <w:t>|</w:t>
      </w:r>
      <w:r w:rsidRPr="00D725C2">
        <w:rPr>
          <w:i/>
          <w:sz w:val="22"/>
        </w:rPr>
        <w:t>r|</w:t>
      </w:r>
      <w:r w:rsidRPr="00D725C2">
        <w:rPr>
          <w:sz w:val="22"/>
        </w:rPr>
        <w:t xml:space="preserve"> &gt; .10, </w:t>
      </w:r>
      <w:r w:rsidRPr="00D725C2">
        <w:rPr>
          <w:i/>
          <w:sz w:val="22"/>
        </w:rPr>
        <w:t>p</w:t>
      </w:r>
      <w:r w:rsidRPr="00D725C2">
        <w:rPr>
          <w:sz w:val="22"/>
        </w:rPr>
        <w:t xml:space="preserve"> &lt; .01</w:t>
      </w:r>
      <w:r w:rsidR="00AB5FA7">
        <w:rPr>
          <w:sz w:val="22"/>
        </w:rPr>
        <w:t>;</w:t>
      </w:r>
      <w:r w:rsidRPr="00D725C2">
        <w:t xml:space="preserve"> |</w:t>
      </w:r>
      <w:r w:rsidRPr="00D725C2">
        <w:rPr>
          <w:i/>
          <w:sz w:val="22"/>
        </w:rPr>
        <w:t>r|</w:t>
      </w:r>
      <w:r w:rsidRPr="00D725C2">
        <w:rPr>
          <w:sz w:val="22"/>
        </w:rPr>
        <w:t xml:space="preserve"> &gt; .12, </w:t>
      </w:r>
      <w:r w:rsidRPr="00D725C2">
        <w:rPr>
          <w:i/>
          <w:sz w:val="22"/>
        </w:rPr>
        <w:t>p</w:t>
      </w:r>
      <w:r w:rsidRPr="00D725C2">
        <w:rPr>
          <w:sz w:val="22"/>
        </w:rPr>
        <w:t xml:space="preserve"> &lt; .001.</w:t>
      </w:r>
    </w:p>
    <w:p w14:paraId="32BCF243" w14:textId="77777777" w:rsidR="00F45CDD" w:rsidRDefault="00F45CDD">
      <w:pPr>
        <w:rPr>
          <w:sz w:val="22"/>
        </w:rPr>
      </w:pPr>
      <w:r>
        <w:rPr>
          <w:sz w:val="22"/>
        </w:rPr>
        <w:br w:type="page"/>
      </w:r>
    </w:p>
    <w:p w14:paraId="15A6B4EE" w14:textId="4573023C" w:rsidR="00F45CDD" w:rsidRPr="009B48F2" w:rsidRDefault="00F45CDD" w:rsidP="00F45CDD">
      <w:pPr>
        <w:spacing w:line="480" w:lineRule="auto"/>
        <w:outlineLvl w:val="0"/>
        <w:rPr>
          <w:sz w:val="22"/>
          <w:lang w:val="en-US"/>
        </w:rPr>
      </w:pPr>
      <w:r w:rsidRPr="009B48F2">
        <w:rPr>
          <w:sz w:val="22"/>
          <w:lang w:val="en-US"/>
        </w:rPr>
        <w:lastRenderedPageBreak/>
        <w:t>Table 6</w:t>
      </w:r>
    </w:p>
    <w:p w14:paraId="3777D7F7" w14:textId="0B4262C9" w:rsidR="00F45CDD" w:rsidRPr="009B48F2" w:rsidRDefault="008012E8" w:rsidP="00F45CDD">
      <w:pPr>
        <w:spacing w:line="480" w:lineRule="auto"/>
        <w:outlineLvl w:val="0"/>
        <w:rPr>
          <w:i/>
          <w:lang w:val="en-US"/>
        </w:rPr>
      </w:pPr>
      <w:r w:rsidRPr="009B48F2">
        <w:rPr>
          <w:i/>
          <w:lang w:val="en-US"/>
        </w:rPr>
        <w:t xml:space="preserve">Effects </w:t>
      </w:r>
      <w:r w:rsidR="00475211" w:rsidRPr="009B48F2">
        <w:rPr>
          <w:i/>
          <w:lang w:val="en-US"/>
        </w:rPr>
        <w:t>I</w:t>
      </w:r>
      <w:r w:rsidRPr="009B48F2">
        <w:rPr>
          <w:i/>
          <w:lang w:val="en-US"/>
        </w:rPr>
        <w:t xml:space="preserve">ncluded in the </w:t>
      </w:r>
      <w:r w:rsidR="00475211" w:rsidRPr="009B48F2">
        <w:rPr>
          <w:i/>
          <w:lang w:val="en-US"/>
        </w:rPr>
        <w:t>S</w:t>
      </w:r>
      <w:r w:rsidRPr="009B48F2">
        <w:rPr>
          <w:i/>
          <w:lang w:val="en-US"/>
        </w:rPr>
        <w:t xml:space="preserve">elected </w:t>
      </w:r>
      <w:r w:rsidR="00475211" w:rsidRPr="009B48F2">
        <w:rPr>
          <w:i/>
          <w:lang w:val="en-US"/>
        </w:rPr>
        <w:t>M</w:t>
      </w:r>
      <w:r w:rsidRPr="009B48F2">
        <w:rPr>
          <w:i/>
          <w:lang w:val="en-US"/>
        </w:rPr>
        <w:t xml:space="preserve">odel for </w:t>
      </w:r>
      <w:r w:rsidR="00475211" w:rsidRPr="009B48F2">
        <w:rPr>
          <w:i/>
          <w:lang w:val="en-US"/>
        </w:rPr>
        <w:t>E</w:t>
      </w:r>
      <w:r w:rsidRPr="009B48F2">
        <w:rPr>
          <w:i/>
          <w:lang w:val="en-US"/>
        </w:rPr>
        <w:t xml:space="preserve">ach </w:t>
      </w:r>
      <w:r w:rsidR="00475211" w:rsidRPr="009B48F2">
        <w:rPr>
          <w:i/>
          <w:lang w:val="en-US"/>
        </w:rPr>
        <w:t>M</w:t>
      </w:r>
      <w:r w:rsidRPr="009B48F2">
        <w:rPr>
          <w:i/>
          <w:lang w:val="en-US"/>
        </w:rPr>
        <w:t>otive</w:t>
      </w:r>
    </w:p>
    <w:tbl>
      <w:tblPr>
        <w:tblStyle w:val="Tabellenraster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1417"/>
        <w:gridCol w:w="2127"/>
        <w:gridCol w:w="2126"/>
        <w:gridCol w:w="2410"/>
        <w:gridCol w:w="2513"/>
        <w:gridCol w:w="1949"/>
      </w:tblGrid>
      <w:tr w:rsidR="001E5BED" w14:paraId="5D7BA0E6" w14:textId="5B0C9F15" w:rsidTr="001E5BED">
        <w:tc>
          <w:tcPr>
            <w:tcW w:w="1418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BA4FFD7" w14:textId="7EA7D73E" w:rsidR="00F45CDD" w:rsidRPr="00047626" w:rsidRDefault="008012E8" w:rsidP="004113DA">
            <w:pPr>
              <w:spacing w:line="360" w:lineRule="auto"/>
              <w:outlineLvl w:val="0"/>
            </w:pPr>
            <w:r>
              <w:t>Motive</w:t>
            </w:r>
          </w:p>
        </w:tc>
        <w:tc>
          <w:tcPr>
            <w:tcW w:w="1417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3F79E2A" w14:textId="6502F6B0" w:rsidR="00F45CDD" w:rsidRPr="00047626" w:rsidRDefault="00F45CDD" w:rsidP="004113DA">
            <w:pPr>
              <w:spacing w:line="360" w:lineRule="auto"/>
              <w:outlineLvl w:val="0"/>
            </w:pPr>
            <w:r>
              <w:t>Model</w:t>
            </w:r>
          </w:p>
        </w:tc>
        <w:tc>
          <w:tcPr>
            <w:tcW w:w="2127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EAA6C3B" w14:textId="1EE266BA" w:rsidR="00F45CDD" w:rsidRDefault="00F45CDD" w:rsidP="004113DA">
            <w:pPr>
              <w:spacing w:line="360" w:lineRule="auto"/>
              <w:outlineLvl w:val="0"/>
            </w:pPr>
            <w:r>
              <w:t xml:space="preserve">Main </w:t>
            </w:r>
            <w:proofErr w:type="spellStart"/>
            <w:r w:rsidR="0045005F">
              <w:t>e</w:t>
            </w:r>
            <w:r>
              <w:t>ffect</w:t>
            </w:r>
            <w:proofErr w:type="spellEnd"/>
            <w:r>
              <w:t xml:space="preserve"> </w:t>
            </w:r>
            <w:r w:rsidR="0045005F">
              <w:t>m</w:t>
            </w:r>
            <w:r>
              <w:t>otive</w:t>
            </w:r>
          </w:p>
        </w:tc>
        <w:tc>
          <w:tcPr>
            <w:tcW w:w="212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18C5636" w14:textId="7A0EA04E" w:rsidR="00F45CDD" w:rsidRDefault="00F45CDD" w:rsidP="004113DA">
            <w:pPr>
              <w:spacing w:line="360" w:lineRule="auto"/>
              <w:outlineLvl w:val="0"/>
            </w:pPr>
            <w:r>
              <w:t xml:space="preserve">Main </w:t>
            </w:r>
            <w:proofErr w:type="spellStart"/>
            <w:r w:rsidR="0045005F">
              <w:t>e</w:t>
            </w:r>
            <w:r>
              <w:t>ffect</w:t>
            </w:r>
            <w:proofErr w:type="spellEnd"/>
            <w:r>
              <w:t xml:space="preserve"> </w:t>
            </w:r>
            <w:proofErr w:type="spellStart"/>
            <w:r w:rsidR="0045005F">
              <w:t>s</w:t>
            </w:r>
            <w:r>
              <w:t>upply</w:t>
            </w:r>
            <w:proofErr w:type="spellEnd"/>
          </w:p>
        </w:tc>
        <w:tc>
          <w:tcPr>
            <w:tcW w:w="241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FD42A49" w14:textId="6BB98B2E" w:rsidR="00F45CDD" w:rsidRDefault="00F45CDD" w:rsidP="004113DA">
            <w:pPr>
              <w:spacing w:line="360" w:lineRule="auto"/>
              <w:outlineLvl w:val="0"/>
            </w:pPr>
            <w:proofErr w:type="spellStart"/>
            <w:r>
              <w:t>Squared</w:t>
            </w:r>
            <w:proofErr w:type="spellEnd"/>
            <w:r>
              <w:t xml:space="preserve"> </w:t>
            </w:r>
            <w:proofErr w:type="spellStart"/>
            <w:r w:rsidR="0045005F">
              <w:t>e</w:t>
            </w:r>
            <w:r>
              <w:t>ffect</w:t>
            </w:r>
            <w:proofErr w:type="spellEnd"/>
            <w:r>
              <w:t xml:space="preserve"> </w:t>
            </w:r>
            <w:r w:rsidR="0045005F">
              <w:t>m</w:t>
            </w:r>
            <w:r>
              <w:t>otive</w:t>
            </w:r>
          </w:p>
        </w:tc>
        <w:tc>
          <w:tcPr>
            <w:tcW w:w="251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0E3FBDFA" w14:textId="008BB704" w:rsidR="00F45CDD" w:rsidRDefault="00F45CDD" w:rsidP="004113DA">
            <w:pPr>
              <w:spacing w:line="360" w:lineRule="auto"/>
              <w:outlineLvl w:val="0"/>
            </w:pPr>
            <w:proofErr w:type="spellStart"/>
            <w:r>
              <w:t>Squared</w:t>
            </w:r>
            <w:proofErr w:type="spellEnd"/>
            <w:r>
              <w:t xml:space="preserve"> </w:t>
            </w:r>
            <w:proofErr w:type="spellStart"/>
            <w:r w:rsidR="0045005F">
              <w:t>e</w:t>
            </w:r>
            <w:r>
              <w:t>ffect</w:t>
            </w:r>
            <w:proofErr w:type="spellEnd"/>
            <w:r>
              <w:t xml:space="preserve"> </w:t>
            </w:r>
            <w:proofErr w:type="spellStart"/>
            <w:r w:rsidR="0045005F">
              <w:t>s</w:t>
            </w:r>
            <w:r>
              <w:t>upply</w:t>
            </w:r>
            <w:proofErr w:type="spellEnd"/>
          </w:p>
        </w:tc>
        <w:tc>
          <w:tcPr>
            <w:tcW w:w="194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E67CF07" w14:textId="6A0E3A4E" w:rsidR="00F45CDD" w:rsidRDefault="00F45CDD" w:rsidP="004113DA">
            <w:pPr>
              <w:spacing w:line="360" w:lineRule="auto"/>
              <w:outlineLvl w:val="0"/>
            </w:pPr>
            <w:r>
              <w:t xml:space="preserve">Interaction </w:t>
            </w:r>
            <w:proofErr w:type="spellStart"/>
            <w:r w:rsidR="0045005F">
              <w:t>e</w:t>
            </w:r>
            <w:r>
              <w:t>ffect</w:t>
            </w:r>
            <w:proofErr w:type="spellEnd"/>
          </w:p>
        </w:tc>
      </w:tr>
      <w:tr w:rsidR="001E5BED" w14:paraId="3F9CA618" w14:textId="2F7E03A7" w:rsidTr="001E5BED">
        <w:tc>
          <w:tcPr>
            <w:tcW w:w="1418" w:type="dxa"/>
            <w:tcBorders>
              <w:top w:val="single" w:sz="4" w:space="0" w:color="000000" w:themeColor="text1"/>
            </w:tcBorders>
            <w:vAlign w:val="bottom"/>
          </w:tcPr>
          <w:p w14:paraId="6AD88A1E" w14:textId="0AA30527" w:rsidR="001E5BED" w:rsidRPr="00047626" w:rsidRDefault="001E5BED" w:rsidP="001E5BED">
            <w:pPr>
              <w:spacing w:line="360" w:lineRule="auto"/>
              <w:outlineLvl w:val="0"/>
            </w:pPr>
            <w:proofErr w:type="spellStart"/>
            <w:r>
              <w:rPr>
                <w:sz w:val="22"/>
              </w:rPr>
              <w:t>Cur</w:t>
            </w:r>
            <w:proofErr w:type="spellEnd"/>
            <w:r w:rsidRPr="000A602A">
              <w:rPr>
                <w:sz w:val="22"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000000" w:themeColor="text1"/>
            </w:tcBorders>
          </w:tcPr>
          <w:p w14:paraId="103796B0" w14:textId="4B0869E7" w:rsidR="001E5BED" w:rsidRPr="00047626" w:rsidRDefault="001E5BED" w:rsidP="001E5BED">
            <w:pPr>
              <w:spacing w:line="360" w:lineRule="auto"/>
              <w:outlineLvl w:val="0"/>
            </w:pPr>
            <w:r>
              <w:t>IA</w:t>
            </w:r>
          </w:p>
        </w:tc>
        <w:tc>
          <w:tcPr>
            <w:tcW w:w="2127" w:type="dxa"/>
            <w:tcBorders>
              <w:top w:val="single" w:sz="4" w:space="0" w:color="000000" w:themeColor="text1"/>
            </w:tcBorders>
          </w:tcPr>
          <w:p w14:paraId="66E2C468" w14:textId="64344DEC" w:rsidR="001E5BED" w:rsidRPr="00047626" w:rsidRDefault="00CC3290" w:rsidP="001E5BED">
            <w:pPr>
              <w:spacing w:line="360" w:lineRule="auto"/>
              <w:outlineLvl w:val="0"/>
            </w:pPr>
            <w:proofErr w:type="spellStart"/>
            <w:r>
              <w:t>I</w:t>
            </w:r>
            <w:r w:rsidR="001E5BED">
              <w:t>ncluded</w:t>
            </w:r>
            <w:proofErr w:type="spellEnd"/>
          </w:p>
        </w:tc>
        <w:tc>
          <w:tcPr>
            <w:tcW w:w="2126" w:type="dxa"/>
            <w:tcBorders>
              <w:top w:val="single" w:sz="4" w:space="0" w:color="000000" w:themeColor="text1"/>
            </w:tcBorders>
          </w:tcPr>
          <w:p w14:paraId="42C7A65B" w14:textId="16A9E567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  <w:tcBorders>
              <w:top w:val="single" w:sz="4" w:space="0" w:color="000000" w:themeColor="text1"/>
            </w:tcBorders>
          </w:tcPr>
          <w:p w14:paraId="0045D2C5" w14:textId="4B52992E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  <w:tcBorders>
              <w:top w:val="single" w:sz="4" w:space="0" w:color="000000" w:themeColor="text1"/>
            </w:tcBorders>
          </w:tcPr>
          <w:p w14:paraId="105EFBC8" w14:textId="2B73A28A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  <w:tcBorders>
              <w:top w:val="single" w:sz="4" w:space="0" w:color="000000" w:themeColor="text1"/>
            </w:tcBorders>
          </w:tcPr>
          <w:p w14:paraId="26EDE087" w14:textId="358A6E22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</w:tr>
      <w:tr w:rsidR="001E5BED" w:rsidRPr="00047626" w14:paraId="467B5AB5" w14:textId="0ECB6FB7" w:rsidTr="001E5BED">
        <w:tc>
          <w:tcPr>
            <w:tcW w:w="1418" w:type="dxa"/>
            <w:vAlign w:val="bottom"/>
          </w:tcPr>
          <w:p w14:paraId="779CBD7C" w14:textId="24085706" w:rsidR="001E5BED" w:rsidRPr="00047626" w:rsidRDefault="001E5BED" w:rsidP="001E5BED">
            <w:pPr>
              <w:spacing w:line="360" w:lineRule="auto"/>
              <w:outlineLvl w:val="0"/>
            </w:pPr>
            <w:proofErr w:type="spellStart"/>
            <w:r>
              <w:rPr>
                <w:sz w:val="22"/>
              </w:rPr>
              <w:t>SoA</w:t>
            </w:r>
            <w:proofErr w:type="spellEnd"/>
          </w:p>
        </w:tc>
        <w:tc>
          <w:tcPr>
            <w:tcW w:w="1417" w:type="dxa"/>
          </w:tcPr>
          <w:p w14:paraId="531E24EC" w14:textId="16C049E4" w:rsidR="001E5BED" w:rsidRPr="007F14F5" w:rsidRDefault="001E5BED" w:rsidP="001E5BED">
            <w:pPr>
              <w:spacing w:line="360" w:lineRule="auto"/>
              <w:outlineLvl w:val="0"/>
            </w:pPr>
            <w:proofErr w:type="gramStart"/>
            <w:r>
              <w:t>additive</w:t>
            </w:r>
            <w:proofErr w:type="gramEnd"/>
          </w:p>
        </w:tc>
        <w:tc>
          <w:tcPr>
            <w:tcW w:w="2127" w:type="dxa"/>
          </w:tcPr>
          <w:p w14:paraId="1DA705EF" w14:textId="66BC7061" w:rsidR="001E5BED" w:rsidRPr="007F14F5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2DE817FB" w14:textId="61272C18" w:rsidR="001E5BED" w:rsidRPr="007F14F5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3BECD5C0" w14:textId="63D6BB61" w:rsidR="001E5BED" w:rsidRPr="007F14F5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2D897CB3" w14:textId="3FDF5B72" w:rsidR="001E5BED" w:rsidRPr="007F14F5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0E81A1DE" w14:textId="76C3EAC5" w:rsidR="001E5BED" w:rsidRPr="007F14F5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</w:tr>
      <w:tr w:rsidR="001E5BED" w14:paraId="5200D66E" w14:textId="1E2B7607" w:rsidTr="001E5BED">
        <w:tc>
          <w:tcPr>
            <w:tcW w:w="1418" w:type="dxa"/>
            <w:vAlign w:val="bottom"/>
          </w:tcPr>
          <w:p w14:paraId="0553BDF4" w14:textId="54DAE5EB" w:rsidR="001E5BED" w:rsidRPr="00047626" w:rsidRDefault="001E5BED" w:rsidP="001E5BED">
            <w:pPr>
              <w:spacing w:line="360" w:lineRule="auto"/>
              <w:outlineLvl w:val="0"/>
            </w:pPr>
            <w:r w:rsidRPr="000A602A">
              <w:rPr>
                <w:sz w:val="22"/>
              </w:rPr>
              <w:t>Dom</w:t>
            </w:r>
          </w:p>
        </w:tc>
        <w:tc>
          <w:tcPr>
            <w:tcW w:w="1417" w:type="dxa"/>
          </w:tcPr>
          <w:p w14:paraId="78AAF834" w14:textId="5436E90B" w:rsidR="001E5BED" w:rsidRPr="00047626" w:rsidRDefault="001E5BED" w:rsidP="001E5BED">
            <w:pPr>
              <w:spacing w:line="360" w:lineRule="auto"/>
              <w:outlineLvl w:val="0"/>
            </w:pPr>
            <w:proofErr w:type="spellStart"/>
            <w:proofErr w:type="gramStart"/>
            <w:r>
              <w:t>onlyy</w:t>
            </w:r>
            <w:proofErr w:type="spellEnd"/>
            <w:proofErr w:type="gramEnd"/>
          </w:p>
        </w:tc>
        <w:tc>
          <w:tcPr>
            <w:tcW w:w="2127" w:type="dxa"/>
          </w:tcPr>
          <w:p w14:paraId="02D928FE" w14:textId="4EFBFF6C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126" w:type="dxa"/>
          </w:tcPr>
          <w:p w14:paraId="787DAD9C" w14:textId="6B8F6FBA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087A3648" w14:textId="5D19469C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045B9CC0" w14:textId="2DB6C5A9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499919B0" w14:textId="57C9A8F4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</w:tr>
      <w:tr w:rsidR="001E5BED" w14:paraId="1D904C96" w14:textId="117B47A9" w:rsidTr="001E5BED">
        <w:tc>
          <w:tcPr>
            <w:tcW w:w="1418" w:type="dxa"/>
            <w:vAlign w:val="bottom"/>
          </w:tcPr>
          <w:p w14:paraId="052F1767" w14:textId="36DFC22F" w:rsidR="001E5BED" w:rsidRPr="00047626" w:rsidRDefault="001E5BED" w:rsidP="001E5BED">
            <w:pPr>
              <w:spacing w:line="360" w:lineRule="auto"/>
              <w:outlineLvl w:val="0"/>
            </w:pPr>
            <w:proofErr w:type="spellStart"/>
            <w:r w:rsidRPr="000A602A">
              <w:rPr>
                <w:sz w:val="22"/>
              </w:rPr>
              <w:t>Sta</w:t>
            </w:r>
            <w:proofErr w:type="spellEnd"/>
          </w:p>
        </w:tc>
        <w:tc>
          <w:tcPr>
            <w:tcW w:w="1417" w:type="dxa"/>
          </w:tcPr>
          <w:p w14:paraId="7AA16AEF" w14:textId="33945874" w:rsidR="001E5BED" w:rsidRPr="00047626" w:rsidRDefault="001E5BED" w:rsidP="001E5BED">
            <w:pPr>
              <w:spacing w:line="360" w:lineRule="auto"/>
              <w:outlineLvl w:val="0"/>
            </w:pPr>
            <w:proofErr w:type="gramStart"/>
            <w:r>
              <w:t>additive</w:t>
            </w:r>
            <w:proofErr w:type="gramEnd"/>
          </w:p>
        </w:tc>
        <w:tc>
          <w:tcPr>
            <w:tcW w:w="2127" w:type="dxa"/>
          </w:tcPr>
          <w:p w14:paraId="6AA0ACED" w14:textId="30E2E7F4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1B7562DF" w14:textId="12169AA2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015EBD23" w14:textId="363BDC75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4178E640" w14:textId="3185334C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56260682" w14:textId="5E0DBD54" w:rsidR="001E5BED" w:rsidRPr="00047626" w:rsidRDefault="001E5BED" w:rsidP="001E5BED">
            <w:pPr>
              <w:spacing w:line="360" w:lineRule="auto"/>
              <w:outlineLvl w:val="0"/>
            </w:pPr>
            <w:r>
              <w:t>–</w:t>
            </w:r>
          </w:p>
        </w:tc>
      </w:tr>
      <w:tr w:rsidR="001E5BED" w14:paraId="4044CB31" w14:textId="0BD47A3A" w:rsidTr="001E5BED">
        <w:tc>
          <w:tcPr>
            <w:tcW w:w="1418" w:type="dxa"/>
            <w:vAlign w:val="bottom"/>
          </w:tcPr>
          <w:p w14:paraId="43D6D069" w14:textId="683FAA4D" w:rsidR="001E5BED" w:rsidRPr="00047626" w:rsidRDefault="001E5BED" w:rsidP="001E5BED">
            <w:pPr>
              <w:spacing w:line="360" w:lineRule="auto"/>
              <w:outlineLvl w:val="0"/>
            </w:pPr>
            <w:proofErr w:type="spellStart"/>
            <w:r w:rsidRPr="000A602A">
              <w:rPr>
                <w:sz w:val="22"/>
              </w:rPr>
              <w:t>Ret</w:t>
            </w:r>
            <w:proofErr w:type="spellEnd"/>
          </w:p>
        </w:tc>
        <w:tc>
          <w:tcPr>
            <w:tcW w:w="1417" w:type="dxa"/>
          </w:tcPr>
          <w:p w14:paraId="230635A5" w14:textId="6A4756AC" w:rsidR="001E5BED" w:rsidRPr="00047626" w:rsidRDefault="001E5BED" w:rsidP="001E5BED">
            <w:pPr>
              <w:spacing w:line="360" w:lineRule="auto"/>
              <w:outlineLvl w:val="0"/>
            </w:pPr>
            <w:r>
              <w:t>SRRR</w:t>
            </w:r>
          </w:p>
        </w:tc>
        <w:tc>
          <w:tcPr>
            <w:tcW w:w="2127" w:type="dxa"/>
          </w:tcPr>
          <w:p w14:paraId="564EAB5D" w14:textId="4065498C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22B8553E" w14:textId="48860303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14AAF61E" w14:textId="05244580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513" w:type="dxa"/>
          </w:tcPr>
          <w:p w14:paraId="7161C41B" w14:textId="7DFCA274" w:rsidR="001E5BED" w:rsidRPr="00047626" w:rsidRDefault="00091FB3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1949" w:type="dxa"/>
          </w:tcPr>
          <w:p w14:paraId="4EAD331F" w14:textId="4EFF53FE" w:rsidR="001E5BED" w:rsidRPr="00047626" w:rsidRDefault="008012E8" w:rsidP="001E5BED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</w:tr>
      <w:tr w:rsidR="008012E8" w14:paraId="7871898D" w14:textId="658F1B14" w:rsidTr="001E5BED">
        <w:tc>
          <w:tcPr>
            <w:tcW w:w="1418" w:type="dxa"/>
            <w:vAlign w:val="bottom"/>
          </w:tcPr>
          <w:p w14:paraId="2A33DEE2" w14:textId="477F7173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 w:rsidRPr="000A602A">
              <w:rPr>
                <w:sz w:val="22"/>
              </w:rPr>
              <w:t>Aut</w:t>
            </w:r>
            <w:proofErr w:type="spellEnd"/>
          </w:p>
        </w:tc>
        <w:tc>
          <w:tcPr>
            <w:tcW w:w="1417" w:type="dxa"/>
          </w:tcPr>
          <w:p w14:paraId="22FA53E7" w14:textId="63837BCD" w:rsidR="008012E8" w:rsidRPr="00047626" w:rsidRDefault="008012E8" w:rsidP="008012E8">
            <w:pPr>
              <w:spacing w:line="360" w:lineRule="auto"/>
              <w:outlineLvl w:val="0"/>
            </w:pPr>
            <w:r>
              <w:t>SRSQD</w:t>
            </w:r>
          </w:p>
        </w:tc>
        <w:tc>
          <w:tcPr>
            <w:tcW w:w="2127" w:type="dxa"/>
          </w:tcPr>
          <w:p w14:paraId="5E53CA48" w14:textId="42BC23B3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7B7B3F24" w14:textId="472950BD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42323D31" w14:textId="2689DBC0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513" w:type="dxa"/>
          </w:tcPr>
          <w:p w14:paraId="3E0EC0E8" w14:textId="110533DB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1949" w:type="dxa"/>
          </w:tcPr>
          <w:p w14:paraId="570B5AAC" w14:textId="7ACBBF73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</w:tr>
      <w:tr w:rsidR="008012E8" w14:paraId="40F91BE1" w14:textId="69A262E1" w:rsidTr="001E5BED">
        <w:tc>
          <w:tcPr>
            <w:tcW w:w="1418" w:type="dxa"/>
            <w:vAlign w:val="bottom"/>
          </w:tcPr>
          <w:p w14:paraId="36B6CEC0" w14:textId="778CB7F6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>
              <w:rPr>
                <w:sz w:val="22"/>
              </w:rPr>
              <w:t>SoP</w:t>
            </w:r>
            <w:proofErr w:type="spellEnd"/>
          </w:p>
        </w:tc>
        <w:tc>
          <w:tcPr>
            <w:tcW w:w="1417" w:type="dxa"/>
          </w:tcPr>
          <w:p w14:paraId="1E265E37" w14:textId="01113B77" w:rsidR="008012E8" w:rsidRPr="00047626" w:rsidRDefault="008012E8" w:rsidP="008012E8">
            <w:pPr>
              <w:spacing w:line="360" w:lineRule="auto"/>
              <w:outlineLvl w:val="0"/>
            </w:pPr>
            <w:proofErr w:type="gramStart"/>
            <w:r>
              <w:t>additive</w:t>
            </w:r>
            <w:proofErr w:type="gramEnd"/>
          </w:p>
        </w:tc>
        <w:tc>
          <w:tcPr>
            <w:tcW w:w="2127" w:type="dxa"/>
          </w:tcPr>
          <w:p w14:paraId="19CF57D1" w14:textId="7CEC289F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03B21D76" w14:textId="324E6D24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6320F0E3" w14:textId="1A5F9C26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15B84F3F" w14:textId="60F611F4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5AC4E0E1" w14:textId="5B1BA7AA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</w:tr>
      <w:tr w:rsidR="008012E8" w14:paraId="496394D9" w14:textId="4DF3EC08" w:rsidTr="001E5BED">
        <w:tc>
          <w:tcPr>
            <w:tcW w:w="1418" w:type="dxa"/>
            <w:vAlign w:val="bottom"/>
          </w:tcPr>
          <w:p w14:paraId="2FAF4D8C" w14:textId="29B94C6A" w:rsidR="008012E8" w:rsidRPr="00047626" w:rsidRDefault="008012E8" w:rsidP="008012E8">
            <w:pPr>
              <w:spacing w:line="360" w:lineRule="auto"/>
              <w:outlineLvl w:val="0"/>
            </w:pPr>
            <w:r>
              <w:rPr>
                <w:sz w:val="22"/>
              </w:rPr>
              <w:t>Mor</w:t>
            </w:r>
          </w:p>
        </w:tc>
        <w:tc>
          <w:tcPr>
            <w:tcW w:w="1417" w:type="dxa"/>
          </w:tcPr>
          <w:p w14:paraId="733EC049" w14:textId="42105887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proofErr w:type="gramStart"/>
            <w:r>
              <w:t>onlyy</w:t>
            </w:r>
            <w:proofErr w:type="spellEnd"/>
            <w:proofErr w:type="gramEnd"/>
          </w:p>
        </w:tc>
        <w:tc>
          <w:tcPr>
            <w:tcW w:w="2127" w:type="dxa"/>
          </w:tcPr>
          <w:p w14:paraId="43D2B619" w14:textId="30968AB8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126" w:type="dxa"/>
          </w:tcPr>
          <w:p w14:paraId="276FE8E1" w14:textId="5E114F8D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0B45C354" w14:textId="35ED6409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21B2D602" w14:textId="6F2382AF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64C8E22A" w14:textId="40597679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</w:tr>
      <w:tr w:rsidR="008012E8" w14:paraId="1F0D15AD" w14:textId="0999647D" w:rsidTr="001E5BED">
        <w:tc>
          <w:tcPr>
            <w:tcW w:w="1418" w:type="dxa"/>
            <w:vAlign w:val="bottom"/>
          </w:tcPr>
          <w:p w14:paraId="0C522B11" w14:textId="76E0DB7E" w:rsidR="008012E8" w:rsidRPr="00047626" w:rsidRDefault="008012E8" w:rsidP="008012E8">
            <w:pPr>
              <w:spacing w:line="360" w:lineRule="auto"/>
              <w:outlineLvl w:val="0"/>
            </w:pPr>
            <w:r w:rsidRPr="000A602A">
              <w:rPr>
                <w:sz w:val="22"/>
              </w:rPr>
              <w:t>Ide</w:t>
            </w:r>
          </w:p>
        </w:tc>
        <w:tc>
          <w:tcPr>
            <w:tcW w:w="1417" w:type="dxa"/>
          </w:tcPr>
          <w:p w14:paraId="474AE3AC" w14:textId="790EB3B7" w:rsidR="008012E8" w:rsidRPr="00047626" w:rsidRDefault="008012E8" w:rsidP="008012E8">
            <w:pPr>
              <w:spacing w:line="360" w:lineRule="auto"/>
              <w:outlineLvl w:val="0"/>
            </w:pPr>
            <w:r>
              <w:t>IA</w:t>
            </w:r>
          </w:p>
        </w:tc>
        <w:tc>
          <w:tcPr>
            <w:tcW w:w="2127" w:type="dxa"/>
          </w:tcPr>
          <w:p w14:paraId="00C476DA" w14:textId="18BB2926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0E7C44DA" w14:textId="59DA2AE4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506A0BB4" w14:textId="702DF102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5CB0D338" w14:textId="2D83BE82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06A3F3F3" w14:textId="68314A86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</w:tr>
      <w:tr w:rsidR="008012E8" w14:paraId="0081A3C4" w14:textId="5AD25444" w:rsidTr="001E5BED">
        <w:tc>
          <w:tcPr>
            <w:tcW w:w="1418" w:type="dxa"/>
            <w:vAlign w:val="bottom"/>
          </w:tcPr>
          <w:p w14:paraId="54055FAB" w14:textId="6AF86023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 w:rsidRPr="000A602A">
              <w:rPr>
                <w:sz w:val="22"/>
              </w:rPr>
              <w:t>Stru</w:t>
            </w:r>
            <w:proofErr w:type="spellEnd"/>
          </w:p>
        </w:tc>
        <w:tc>
          <w:tcPr>
            <w:tcW w:w="1417" w:type="dxa"/>
          </w:tcPr>
          <w:p w14:paraId="6D340A72" w14:textId="2F83A77E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proofErr w:type="gramStart"/>
            <w:r>
              <w:t>onlyy</w:t>
            </w:r>
            <w:proofErr w:type="spellEnd"/>
            <w:proofErr w:type="gramEnd"/>
          </w:p>
        </w:tc>
        <w:tc>
          <w:tcPr>
            <w:tcW w:w="2127" w:type="dxa"/>
          </w:tcPr>
          <w:p w14:paraId="64FA4F68" w14:textId="1B7C3CFE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126" w:type="dxa"/>
          </w:tcPr>
          <w:p w14:paraId="03A5BA18" w14:textId="46F3341C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07E0D61B" w14:textId="16FBE392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51F7AE3C" w14:textId="585616D4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25E42577" w14:textId="79B6A518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</w:tr>
      <w:tr w:rsidR="008012E8" w14:paraId="61F11B3C" w14:textId="3C7E0EC3" w:rsidTr="001E5BED">
        <w:tc>
          <w:tcPr>
            <w:tcW w:w="1418" w:type="dxa"/>
            <w:vAlign w:val="bottom"/>
          </w:tcPr>
          <w:p w14:paraId="08743C7F" w14:textId="22244C54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 w:rsidRPr="000A602A">
              <w:rPr>
                <w:sz w:val="22"/>
              </w:rPr>
              <w:t>Saf</w:t>
            </w:r>
            <w:proofErr w:type="spellEnd"/>
          </w:p>
        </w:tc>
        <w:tc>
          <w:tcPr>
            <w:tcW w:w="1417" w:type="dxa"/>
          </w:tcPr>
          <w:p w14:paraId="6E4180A5" w14:textId="49DE3127" w:rsidR="008012E8" w:rsidRPr="00047626" w:rsidRDefault="008012E8" w:rsidP="008012E8">
            <w:pPr>
              <w:spacing w:line="360" w:lineRule="auto"/>
              <w:outlineLvl w:val="0"/>
            </w:pPr>
            <w:proofErr w:type="gramStart"/>
            <w:r>
              <w:t>onlyy</w:t>
            </w:r>
            <w:proofErr w:type="gramEnd"/>
            <w:r>
              <w:t>2</w:t>
            </w:r>
          </w:p>
        </w:tc>
        <w:tc>
          <w:tcPr>
            <w:tcW w:w="2127" w:type="dxa"/>
          </w:tcPr>
          <w:p w14:paraId="3672C56E" w14:textId="0F837032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126" w:type="dxa"/>
          </w:tcPr>
          <w:p w14:paraId="45073FF1" w14:textId="07D14415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422CCCAE" w14:textId="36F7D585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4B092216" w14:textId="294E8DB0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1949" w:type="dxa"/>
          </w:tcPr>
          <w:p w14:paraId="386D7844" w14:textId="5F7A1597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</w:tr>
      <w:tr w:rsidR="008012E8" w14:paraId="72C1A984" w14:textId="5AAB8D1D" w:rsidTr="001E5BED">
        <w:tc>
          <w:tcPr>
            <w:tcW w:w="1418" w:type="dxa"/>
            <w:vAlign w:val="bottom"/>
          </w:tcPr>
          <w:p w14:paraId="79AEB492" w14:textId="070A0274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 w:rsidRPr="000A602A">
              <w:rPr>
                <w:sz w:val="22"/>
              </w:rPr>
              <w:t>Rev</w:t>
            </w:r>
            <w:proofErr w:type="spellEnd"/>
          </w:p>
        </w:tc>
        <w:tc>
          <w:tcPr>
            <w:tcW w:w="1417" w:type="dxa"/>
          </w:tcPr>
          <w:p w14:paraId="3E5234D5" w14:textId="5E15A826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proofErr w:type="gramStart"/>
            <w:r>
              <w:t>onlyx</w:t>
            </w:r>
            <w:proofErr w:type="spellEnd"/>
            <w:proofErr w:type="gramEnd"/>
          </w:p>
        </w:tc>
        <w:tc>
          <w:tcPr>
            <w:tcW w:w="2127" w:type="dxa"/>
          </w:tcPr>
          <w:p w14:paraId="4638958F" w14:textId="68D479EB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788E2765" w14:textId="1F21F673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410" w:type="dxa"/>
          </w:tcPr>
          <w:p w14:paraId="008A4A74" w14:textId="74F84B61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02516529" w14:textId="7470AB84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07A27E49" w14:textId="2170DAB8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</w:tr>
      <w:tr w:rsidR="008012E8" w14:paraId="06884A40" w14:textId="7FD36653" w:rsidTr="001E5BED">
        <w:tc>
          <w:tcPr>
            <w:tcW w:w="1418" w:type="dxa"/>
            <w:vAlign w:val="bottom"/>
          </w:tcPr>
          <w:p w14:paraId="0A911A80" w14:textId="52D3A599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>
              <w:rPr>
                <w:sz w:val="22"/>
              </w:rPr>
              <w:t>PhE</w:t>
            </w:r>
            <w:proofErr w:type="spellEnd"/>
          </w:p>
        </w:tc>
        <w:tc>
          <w:tcPr>
            <w:tcW w:w="1417" w:type="dxa"/>
          </w:tcPr>
          <w:p w14:paraId="7BB2698D" w14:textId="3A314C4E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proofErr w:type="gramStart"/>
            <w:r>
              <w:t>onlyy</w:t>
            </w:r>
            <w:proofErr w:type="spellEnd"/>
            <w:proofErr w:type="gramEnd"/>
          </w:p>
        </w:tc>
        <w:tc>
          <w:tcPr>
            <w:tcW w:w="2127" w:type="dxa"/>
          </w:tcPr>
          <w:p w14:paraId="1FB0E967" w14:textId="68AD2959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126" w:type="dxa"/>
          </w:tcPr>
          <w:p w14:paraId="24249F94" w14:textId="121C2D13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2C0AB51A" w14:textId="782FC547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6C096AA3" w14:textId="5BB032D2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404CE0E2" w14:textId="119A9036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</w:tr>
      <w:tr w:rsidR="008012E8" w14:paraId="146F144C" w14:textId="605C06B5" w:rsidTr="001E5BED">
        <w:tc>
          <w:tcPr>
            <w:tcW w:w="1418" w:type="dxa"/>
            <w:vAlign w:val="bottom"/>
          </w:tcPr>
          <w:p w14:paraId="52D9AD6B" w14:textId="2BD76B12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>
              <w:rPr>
                <w:sz w:val="22"/>
              </w:rPr>
              <w:t>FoE</w:t>
            </w:r>
            <w:proofErr w:type="spellEnd"/>
          </w:p>
        </w:tc>
        <w:tc>
          <w:tcPr>
            <w:tcW w:w="1417" w:type="dxa"/>
          </w:tcPr>
          <w:p w14:paraId="03DEC66E" w14:textId="6EAD0C86" w:rsidR="008012E8" w:rsidRPr="00047626" w:rsidRDefault="008012E8" w:rsidP="008012E8">
            <w:pPr>
              <w:spacing w:line="360" w:lineRule="auto"/>
              <w:outlineLvl w:val="0"/>
            </w:pPr>
            <w:r>
              <w:t>SRRR</w:t>
            </w:r>
          </w:p>
        </w:tc>
        <w:tc>
          <w:tcPr>
            <w:tcW w:w="2127" w:type="dxa"/>
          </w:tcPr>
          <w:p w14:paraId="79B80752" w14:textId="59C44AAC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719658F3" w14:textId="51D2029B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2FDF5E6F" w14:textId="19BFB6C3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513" w:type="dxa"/>
          </w:tcPr>
          <w:p w14:paraId="457A27F8" w14:textId="4175921A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1949" w:type="dxa"/>
          </w:tcPr>
          <w:p w14:paraId="7A5C233E" w14:textId="60123EAA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</w:tr>
      <w:tr w:rsidR="008012E8" w14:paraId="7C4A160C" w14:textId="3BC0ECAC" w:rsidTr="001E5BED">
        <w:tc>
          <w:tcPr>
            <w:tcW w:w="1418" w:type="dxa"/>
            <w:vAlign w:val="bottom"/>
          </w:tcPr>
          <w:p w14:paraId="046A7324" w14:textId="06C2BB69" w:rsidR="008012E8" w:rsidRPr="00047626" w:rsidRDefault="008012E8" w:rsidP="008012E8">
            <w:pPr>
              <w:spacing w:line="360" w:lineRule="auto"/>
              <w:outlineLvl w:val="0"/>
            </w:pPr>
            <w:r w:rsidRPr="000A602A">
              <w:rPr>
                <w:sz w:val="22"/>
              </w:rPr>
              <w:t>Fam</w:t>
            </w:r>
          </w:p>
        </w:tc>
        <w:tc>
          <w:tcPr>
            <w:tcW w:w="1417" w:type="dxa"/>
          </w:tcPr>
          <w:p w14:paraId="02CFE328" w14:textId="3C96F8A4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proofErr w:type="gramStart"/>
            <w:r>
              <w:t>onlyy</w:t>
            </w:r>
            <w:proofErr w:type="spellEnd"/>
            <w:proofErr w:type="gramEnd"/>
          </w:p>
        </w:tc>
        <w:tc>
          <w:tcPr>
            <w:tcW w:w="2127" w:type="dxa"/>
          </w:tcPr>
          <w:p w14:paraId="5BBE6792" w14:textId="154B9060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126" w:type="dxa"/>
          </w:tcPr>
          <w:p w14:paraId="75DB3838" w14:textId="0D25013F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7608BEF1" w14:textId="6C7469DF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2513" w:type="dxa"/>
          </w:tcPr>
          <w:p w14:paraId="734452BB" w14:textId="490E81E7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  <w:tc>
          <w:tcPr>
            <w:tcW w:w="1949" w:type="dxa"/>
          </w:tcPr>
          <w:p w14:paraId="1F26BE61" w14:textId="4C9A585A" w:rsidR="008012E8" w:rsidRPr="00047626" w:rsidRDefault="008012E8" w:rsidP="008012E8">
            <w:pPr>
              <w:spacing w:line="360" w:lineRule="auto"/>
              <w:outlineLvl w:val="0"/>
            </w:pPr>
            <w:r>
              <w:t>–</w:t>
            </w:r>
          </w:p>
        </w:tc>
      </w:tr>
      <w:tr w:rsidR="008012E8" w14:paraId="5956CDA3" w14:textId="2C625F30" w:rsidTr="001E5BED">
        <w:tc>
          <w:tcPr>
            <w:tcW w:w="1418" w:type="dxa"/>
            <w:vAlign w:val="bottom"/>
          </w:tcPr>
          <w:p w14:paraId="413CC41F" w14:textId="43D00EF9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 w:rsidRPr="000A602A">
              <w:rPr>
                <w:sz w:val="22"/>
              </w:rPr>
              <w:t>Sex</w:t>
            </w:r>
            <w:proofErr w:type="spellEnd"/>
          </w:p>
        </w:tc>
        <w:tc>
          <w:tcPr>
            <w:tcW w:w="1417" w:type="dxa"/>
          </w:tcPr>
          <w:p w14:paraId="533CAA1C" w14:textId="35B659A4" w:rsidR="008012E8" w:rsidRPr="00047626" w:rsidRDefault="008012E8" w:rsidP="008012E8">
            <w:pPr>
              <w:spacing w:line="360" w:lineRule="auto"/>
              <w:outlineLvl w:val="0"/>
            </w:pPr>
            <w:r>
              <w:t>SSQD</w:t>
            </w:r>
          </w:p>
        </w:tc>
        <w:tc>
          <w:tcPr>
            <w:tcW w:w="2127" w:type="dxa"/>
          </w:tcPr>
          <w:p w14:paraId="14957C06" w14:textId="1E8D9B5B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126" w:type="dxa"/>
          </w:tcPr>
          <w:p w14:paraId="27280F3F" w14:textId="0C6FEF49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410" w:type="dxa"/>
          </w:tcPr>
          <w:p w14:paraId="46DD9A96" w14:textId="2FC949DC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2513" w:type="dxa"/>
          </w:tcPr>
          <w:p w14:paraId="54EA8702" w14:textId="5B0FB330" w:rsidR="008012E8" w:rsidRPr="00047626" w:rsidRDefault="00091FB3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  <w:tc>
          <w:tcPr>
            <w:tcW w:w="1949" w:type="dxa"/>
          </w:tcPr>
          <w:p w14:paraId="444A3802" w14:textId="4E3E6C65" w:rsidR="008012E8" w:rsidRPr="00047626" w:rsidRDefault="008012E8" w:rsidP="008012E8">
            <w:pPr>
              <w:spacing w:line="360" w:lineRule="auto"/>
              <w:outlineLvl w:val="0"/>
            </w:pPr>
            <w:proofErr w:type="spellStart"/>
            <w:r>
              <w:t>Included</w:t>
            </w:r>
            <w:proofErr w:type="spellEnd"/>
          </w:p>
        </w:tc>
      </w:tr>
    </w:tbl>
    <w:p w14:paraId="7EC83E71" w14:textId="60F6D42C" w:rsidR="002E719B" w:rsidRPr="009B48F2" w:rsidRDefault="001E5BED">
      <w:pPr>
        <w:rPr>
          <w:sz w:val="22"/>
          <w:lang w:val="en-US"/>
        </w:rPr>
        <w:sectPr w:rsidR="002E719B" w:rsidRPr="009B48F2" w:rsidSect="00A65427">
          <w:pgSz w:w="16840" w:h="11900" w:orient="landscape"/>
          <w:pgMar w:top="1440" w:right="1440" w:bottom="1440" w:left="1440" w:header="709" w:footer="709" w:gutter="0"/>
          <w:cols w:space="708"/>
          <w:docGrid w:linePitch="326"/>
        </w:sectPr>
      </w:pPr>
      <w:r w:rsidRPr="009B48F2">
        <w:rPr>
          <w:i/>
          <w:lang w:val="en-US"/>
        </w:rPr>
        <w:t>Note.</w:t>
      </w:r>
      <w:r w:rsidRPr="009B48F2">
        <w:rPr>
          <w:lang w:val="en-US"/>
        </w:rPr>
        <w:t xml:space="preserve"> </w:t>
      </w:r>
      <w:r w:rsidRPr="009B48F2">
        <w:rPr>
          <w:sz w:val="22"/>
          <w:lang w:val="en-US"/>
        </w:rPr>
        <w:t>Cur = Curiosity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SoA</w:t>
      </w:r>
      <w:proofErr w:type="spellEnd"/>
      <w:r w:rsidRPr="009B48F2">
        <w:rPr>
          <w:sz w:val="22"/>
          <w:lang w:val="en-US"/>
        </w:rPr>
        <w:t xml:space="preserve"> = Social Acceptance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Dom = Dominance</w:t>
      </w:r>
      <w:r w:rsidR="00E201CF" w:rsidRPr="009B48F2">
        <w:rPr>
          <w:sz w:val="22"/>
          <w:lang w:val="en-US"/>
        </w:rPr>
        <w:t xml:space="preserve">; </w:t>
      </w:r>
      <w:r w:rsidRPr="009B48F2">
        <w:rPr>
          <w:sz w:val="22"/>
          <w:lang w:val="en-US"/>
        </w:rPr>
        <w:t>Sta = Status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Ret = Retention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Aut</w:t>
      </w:r>
      <w:proofErr w:type="spellEnd"/>
      <w:r w:rsidRPr="009B48F2">
        <w:rPr>
          <w:sz w:val="22"/>
          <w:lang w:val="en-US"/>
        </w:rPr>
        <w:t xml:space="preserve"> = Autonomy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SoP</w:t>
      </w:r>
      <w:proofErr w:type="spellEnd"/>
      <w:r w:rsidRPr="009B48F2">
        <w:rPr>
          <w:sz w:val="22"/>
          <w:lang w:val="en-US"/>
        </w:rPr>
        <w:t xml:space="preserve"> = Social Participation; </w:t>
      </w:r>
      <w:proofErr w:type="spellStart"/>
      <w:r w:rsidRPr="009B48F2">
        <w:rPr>
          <w:sz w:val="22"/>
          <w:lang w:val="en-US"/>
        </w:rPr>
        <w:t>Mor</w:t>
      </w:r>
      <w:proofErr w:type="spellEnd"/>
      <w:r w:rsidRPr="009B48F2">
        <w:rPr>
          <w:sz w:val="22"/>
          <w:lang w:val="en-US"/>
        </w:rPr>
        <w:t> = Morality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Ide = Idealism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Stru</w:t>
      </w:r>
      <w:proofErr w:type="spellEnd"/>
      <w:r w:rsidRPr="009B48F2">
        <w:rPr>
          <w:sz w:val="22"/>
          <w:lang w:val="en-US"/>
        </w:rPr>
        <w:t xml:space="preserve"> = Structure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Saf</w:t>
      </w:r>
      <w:proofErr w:type="spellEnd"/>
      <w:r w:rsidRPr="009B48F2">
        <w:rPr>
          <w:sz w:val="22"/>
          <w:lang w:val="en-US"/>
        </w:rPr>
        <w:t> = Safety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Rev = Revenge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PhE</w:t>
      </w:r>
      <w:proofErr w:type="spellEnd"/>
      <w:r w:rsidRPr="009B48F2">
        <w:rPr>
          <w:sz w:val="22"/>
          <w:lang w:val="en-US"/>
        </w:rPr>
        <w:t xml:space="preserve"> = Physical Exercise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</w:t>
      </w:r>
      <w:proofErr w:type="spellStart"/>
      <w:r w:rsidRPr="009B48F2">
        <w:rPr>
          <w:sz w:val="22"/>
          <w:lang w:val="en-US"/>
        </w:rPr>
        <w:t>FoE</w:t>
      </w:r>
      <w:proofErr w:type="spellEnd"/>
      <w:r w:rsidRPr="009B48F2">
        <w:rPr>
          <w:sz w:val="22"/>
          <w:lang w:val="en-US"/>
        </w:rPr>
        <w:t xml:space="preserve"> = Food Enjoyment</w:t>
      </w:r>
      <w:r w:rsidR="00E201CF" w:rsidRPr="009B48F2">
        <w:rPr>
          <w:sz w:val="22"/>
          <w:lang w:val="en-US"/>
        </w:rPr>
        <w:t>;</w:t>
      </w:r>
      <w:r w:rsidRPr="009B48F2">
        <w:rPr>
          <w:sz w:val="22"/>
          <w:lang w:val="en-US"/>
        </w:rPr>
        <w:t xml:space="preserve"> Fam = Family; IA = Interaction model with two linear main effects; full = full polynomial model with two linear ma</w:t>
      </w:r>
      <w:r w:rsidR="00E201CF" w:rsidRPr="009B48F2">
        <w:rPr>
          <w:sz w:val="22"/>
          <w:lang w:val="en-US"/>
        </w:rPr>
        <w:t>i</w:t>
      </w:r>
      <w:r w:rsidRPr="009B48F2">
        <w:rPr>
          <w:sz w:val="22"/>
          <w:lang w:val="en-US"/>
        </w:rPr>
        <w:t>n effect</w:t>
      </w:r>
      <w:r w:rsidR="00E201CF" w:rsidRPr="009B48F2">
        <w:rPr>
          <w:sz w:val="22"/>
          <w:lang w:val="en-US"/>
        </w:rPr>
        <w:t>s</w:t>
      </w:r>
      <w:r w:rsidRPr="009B48F2">
        <w:rPr>
          <w:sz w:val="22"/>
          <w:lang w:val="en-US"/>
        </w:rPr>
        <w:t>, two squared main effects</w:t>
      </w:r>
      <w:r w:rsidR="00E201CF" w:rsidRPr="009B48F2">
        <w:rPr>
          <w:sz w:val="22"/>
          <w:lang w:val="en-US"/>
        </w:rPr>
        <w:t>,</w:t>
      </w:r>
      <w:r w:rsidRPr="009B48F2">
        <w:rPr>
          <w:sz w:val="22"/>
          <w:lang w:val="en-US"/>
        </w:rPr>
        <w:t xml:space="preserve"> and an interaction </w:t>
      </w:r>
      <w:r w:rsidRPr="009B48F2">
        <w:rPr>
          <w:sz w:val="22"/>
          <w:lang w:val="en-US"/>
        </w:rPr>
        <w:lastRenderedPageBreak/>
        <w:t xml:space="preserve">effect; additive = Additive main effect model with two linear main effects; </w:t>
      </w:r>
      <w:proofErr w:type="spellStart"/>
      <w:r w:rsidRPr="009B48F2">
        <w:rPr>
          <w:sz w:val="22"/>
          <w:lang w:val="en-US"/>
        </w:rPr>
        <w:t>onlyy</w:t>
      </w:r>
      <w:proofErr w:type="spellEnd"/>
      <w:r w:rsidRPr="009B48F2">
        <w:rPr>
          <w:sz w:val="22"/>
          <w:lang w:val="en-US"/>
        </w:rPr>
        <w:t xml:space="preserve"> = Single linear main effect model with linear main effect of supply; SRRR = Shifted and rotated rising ridge model with nonlinear additive and interaction effects; SRSQD = Shifted and rotated squared difference model with nonlinear additive and interaction effects; onlyy2 = Single nonlinear main effect model with squared main effect of supply; </w:t>
      </w:r>
      <w:proofErr w:type="spellStart"/>
      <w:r w:rsidRPr="009B48F2">
        <w:rPr>
          <w:sz w:val="22"/>
          <w:lang w:val="en-US"/>
        </w:rPr>
        <w:t>onlyx</w:t>
      </w:r>
      <w:proofErr w:type="spellEnd"/>
      <w:r w:rsidRPr="009B48F2">
        <w:rPr>
          <w:sz w:val="22"/>
          <w:lang w:val="en-US"/>
        </w:rPr>
        <w:t xml:space="preserve"> = Single linear main effect model with linear main effect of need; SSQD = Shifted squared difference model with nonlinear additive and interaction effects. For </w:t>
      </w:r>
      <w:r w:rsidR="00E201CF" w:rsidRPr="009B48F2">
        <w:rPr>
          <w:sz w:val="22"/>
          <w:lang w:val="en-US"/>
        </w:rPr>
        <w:t xml:space="preserve">more </w:t>
      </w:r>
      <w:r w:rsidRPr="009B48F2">
        <w:rPr>
          <w:sz w:val="22"/>
          <w:lang w:val="en-US"/>
        </w:rPr>
        <w:t xml:space="preserve">information </w:t>
      </w:r>
      <w:r w:rsidR="00E201CF" w:rsidRPr="009B48F2">
        <w:rPr>
          <w:sz w:val="22"/>
          <w:lang w:val="en-US"/>
        </w:rPr>
        <w:t xml:space="preserve">about </w:t>
      </w:r>
      <w:r w:rsidRPr="009B48F2">
        <w:rPr>
          <w:sz w:val="22"/>
          <w:lang w:val="en-US"/>
        </w:rPr>
        <w:t xml:space="preserve">the models, please </w:t>
      </w:r>
      <w:r w:rsidR="00E201CF" w:rsidRPr="009B48F2">
        <w:rPr>
          <w:sz w:val="22"/>
          <w:lang w:val="en-US"/>
        </w:rPr>
        <w:t xml:space="preserve">see </w:t>
      </w:r>
      <w:proofErr w:type="spellStart"/>
      <w:r w:rsidRPr="009B48F2">
        <w:rPr>
          <w:sz w:val="22"/>
          <w:lang w:val="en-US"/>
        </w:rPr>
        <w:t>Schönbrodt</w:t>
      </w:r>
      <w:proofErr w:type="spellEnd"/>
      <w:r w:rsidRPr="009B48F2">
        <w:rPr>
          <w:sz w:val="22"/>
          <w:lang w:val="en-US"/>
        </w:rPr>
        <w:t xml:space="preserve"> (201</w:t>
      </w:r>
      <w:r w:rsidR="002E719B" w:rsidRPr="009B48F2">
        <w:rPr>
          <w:sz w:val="22"/>
          <w:lang w:val="en-US"/>
        </w:rPr>
        <w:t>6</w:t>
      </w:r>
      <w:r w:rsidR="006620EB">
        <w:rPr>
          <w:sz w:val="22"/>
          <w:lang w:val="en-US"/>
        </w:rPr>
        <w:t xml:space="preserve">, </w:t>
      </w:r>
      <w:bookmarkStart w:id="3" w:name="_GoBack"/>
      <w:r w:rsidR="006620EB">
        <w:rPr>
          <w:sz w:val="22"/>
          <w:lang w:val="en-US"/>
        </w:rPr>
        <w:t>pp. 6-8</w:t>
      </w:r>
      <w:bookmarkEnd w:id="3"/>
      <w:r w:rsidRPr="009B48F2">
        <w:rPr>
          <w:sz w:val="22"/>
          <w:lang w:val="en-US"/>
        </w:rPr>
        <w:t>)</w:t>
      </w:r>
      <w:r>
        <w:rPr>
          <w:sz w:val="22"/>
        </w:rPr>
        <w:fldChar w:fldCharType="begin"/>
      </w:r>
      <w:r w:rsidR="006620EB">
        <w:rPr>
          <w:sz w:val="22"/>
          <w:lang w:val="en-US"/>
        </w:rPr>
        <w:instrText xml:space="preserve"> ADDIN ZOTERO_ITEM CSL_CITATION {"citationID":"oVMTLqlJ","properties":{"formattedCitation":"(Sch\\uc0\\u246{}nbrodt, 2016)","plainCitation":"","noteIndex":0},"citationItems":[{"id":8423,"uris":["http://zotero.org/users/1708969/items/EIA7VIE2"],"uri":["http://zotero.org/users/1708969/items/EIA7VIE2"],"itemData":{"id":8423,"type":"article-journal","title":"Testing fit patterns with polynomial regression models.","container-title":"Manuscript submitted for publication","URL":"osf.io/3889z","author":[{"family":"Schönbrodt","given":"Felix D."}],"issued":{"date-parts":[["2016"]]}}}],"schema":"https://github.com/citation-style-language/schema/raw/master/csl-citation.json"} </w:instrText>
      </w:r>
      <w:r>
        <w:rPr>
          <w:sz w:val="22"/>
        </w:rPr>
        <w:fldChar w:fldCharType="end"/>
      </w:r>
      <w:r w:rsidR="006620EB">
        <w:rPr>
          <w:sz w:val="22"/>
        </w:rPr>
        <w:t xml:space="preserve"> </w:t>
      </w:r>
      <w:r w:rsidRPr="009B48F2">
        <w:rPr>
          <w:sz w:val="22"/>
          <w:lang w:val="en-US"/>
        </w:rPr>
        <w:t>.</w:t>
      </w:r>
    </w:p>
    <w:p w14:paraId="21D23F2E" w14:textId="274DF0CE" w:rsidR="00F45CDD" w:rsidRPr="009B48F2" w:rsidRDefault="00E30C44" w:rsidP="002E719B">
      <w:pPr>
        <w:jc w:val="center"/>
        <w:rPr>
          <w:lang w:val="en-US"/>
        </w:rPr>
      </w:pPr>
      <w:r w:rsidRPr="009B48F2">
        <w:rPr>
          <w:lang w:val="en-US"/>
        </w:rPr>
        <w:lastRenderedPageBreak/>
        <w:t>References</w:t>
      </w:r>
    </w:p>
    <w:p w14:paraId="741BCD53" w14:textId="77777777" w:rsidR="00E30C44" w:rsidRPr="009B48F2" w:rsidRDefault="00E30C44" w:rsidP="00E30C44">
      <w:pPr>
        <w:jc w:val="center"/>
        <w:rPr>
          <w:lang w:val="en-US"/>
        </w:rPr>
      </w:pPr>
    </w:p>
    <w:p w14:paraId="7FD0EF59" w14:textId="74AB68D8" w:rsidR="00E30C44" w:rsidRDefault="00E30C44" w:rsidP="00E30C44">
      <w:pPr>
        <w:spacing w:line="480" w:lineRule="auto"/>
        <w:ind w:hanging="480"/>
      </w:pPr>
      <w:proofErr w:type="spellStart"/>
      <w:r w:rsidRPr="00E30C44">
        <w:rPr>
          <w:lang w:val="en-US"/>
        </w:rPr>
        <w:t>Schönbrodt</w:t>
      </w:r>
      <w:proofErr w:type="spellEnd"/>
      <w:r w:rsidRPr="00E30C44">
        <w:rPr>
          <w:lang w:val="en-US"/>
        </w:rPr>
        <w:t>, F. D. (201</w:t>
      </w:r>
      <w:r w:rsidR="00F962E8">
        <w:rPr>
          <w:lang w:val="en-US"/>
        </w:rPr>
        <w:t>6</w:t>
      </w:r>
      <w:r w:rsidRPr="00E30C44">
        <w:rPr>
          <w:lang w:val="en-US"/>
        </w:rPr>
        <w:t xml:space="preserve">). Testing fit patterns with polynomial regression models. </w:t>
      </w:r>
      <w:proofErr w:type="spellStart"/>
      <w:r>
        <w:rPr>
          <w:i/>
          <w:iCs/>
        </w:rPr>
        <w:t>Manuscrip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ubmitted</w:t>
      </w:r>
      <w:proofErr w:type="spellEnd"/>
      <w:r>
        <w:rPr>
          <w:i/>
          <w:iCs/>
        </w:rPr>
        <w:t xml:space="preserve"> for Publication</w:t>
      </w:r>
      <w:r>
        <w:t>.</w:t>
      </w:r>
      <w:r w:rsidR="00F962E8">
        <w:t xml:space="preserve"> </w:t>
      </w:r>
      <w:proofErr w:type="spellStart"/>
      <w:r w:rsidR="00F962E8" w:rsidRPr="00F962E8">
        <w:t>Retrieved</w:t>
      </w:r>
      <w:proofErr w:type="spellEnd"/>
      <w:r w:rsidR="00F962E8" w:rsidRPr="00F962E8">
        <w:t xml:space="preserve"> </w:t>
      </w:r>
      <w:proofErr w:type="spellStart"/>
      <w:r w:rsidR="00F962E8" w:rsidRPr="00F962E8">
        <w:t>from</w:t>
      </w:r>
      <w:proofErr w:type="spellEnd"/>
      <w:r w:rsidR="00F962E8" w:rsidRPr="00F962E8">
        <w:t xml:space="preserve"> osf.io/3889z</w:t>
      </w:r>
    </w:p>
    <w:p w14:paraId="56435C37" w14:textId="77777777" w:rsidR="00F45CDD" w:rsidRDefault="00F45CDD" w:rsidP="00F45CDD">
      <w:pPr>
        <w:spacing w:line="480" w:lineRule="auto"/>
        <w:outlineLvl w:val="0"/>
        <w:rPr>
          <w:sz w:val="22"/>
        </w:rPr>
      </w:pPr>
    </w:p>
    <w:p w14:paraId="6E6CACCC" w14:textId="77777777" w:rsidR="00F45CDD" w:rsidRPr="00F45CDD" w:rsidRDefault="00F45CDD" w:rsidP="0041077C">
      <w:pPr>
        <w:outlineLvl w:val="0"/>
        <w:rPr>
          <w:sz w:val="22"/>
        </w:rPr>
      </w:pPr>
    </w:p>
    <w:sectPr w:rsidR="00F45CDD" w:rsidRPr="00F45CDD" w:rsidSect="002E719B">
      <w:pgSz w:w="11900" w:h="16840"/>
      <w:pgMar w:top="1440" w:right="1440" w:bottom="1440" w:left="1440" w:header="709" w:footer="709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07DD3E" w14:textId="77777777" w:rsidR="00325DD7" w:rsidRDefault="00325DD7" w:rsidP="007A7D0F">
      <w:r>
        <w:separator/>
      </w:r>
    </w:p>
  </w:endnote>
  <w:endnote w:type="continuationSeparator" w:id="0">
    <w:p w14:paraId="12722163" w14:textId="77777777" w:rsidR="00325DD7" w:rsidRDefault="00325DD7" w:rsidP="007A7D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DE8336" w14:textId="77777777" w:rsidR="00325DD7" w:rsidRDefault="00325DD7" w:rsidP="007A7D0F">
      <w:r>
        <w:separator/>
      </w:r>
    </w:p>
  </w:footnote>
  <w:footnote w:type="continuationSeparator" w:id="0">
    <w:p w14:paraId="461CF6FF" w14:textId="77777777" w:rsidR="00325DD7" w:rsidRDefault="00325DD7" w:rsidP="007A7D0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9347981"/>
      <w:docPartObj>
        <w:docPartGallery w:val="Page Numbers (Top of Page)"/>
        <w:docPartUnique/>
      </w:docPartObj>
    </w:sdtPr>
    <w:sdtEndPr>
      <w:rPr>
        <w:rStyle w:val="Seitenzahl"/>
      </w:rPr>
    </w:sdtEndPr>
    <w:sdtContent>
      <w:p w14:paraId="3342F505" w14:textId="6A62F1AE" w:rsidR="00B8708F" w:rsidRDefault="00B8708F" w:rsidP="00B8708F">
        <w:pPr>
          <w:pStyle w:val="Kopf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20C150BC" w14:textId="77777777" w:rsidR="00B8708F" w:rsidRDefault="00B8708F" w:rsidP="00B8708F">
    <w:pPr>
      <w:pStyle w:val="Kopfzeile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557598307"/>
      <w:docPartObj>
        <w:docPartGallery w:val="Page Numbers (Top of Page)"/>
        <w:docPartUnique/>
      </w:docPartObj>
    </w:sdtPr>
    <w:sdtEndPr>
      <w:rPr>
        <w:rStyle w:val="Seitenzahl"/>
      </w:rPr>
    </w:sdtEndPr>
    <w:sdtContent>
      <w:p w14:paraId="5A93B400" w14:textId="753ACD5C" w:rsidR="00B8708F" w:rsidRDefault="00B8708F" w:rsidP="00B8708F">
        <w:pPr>
          <w:pStyle w:val="Kopf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>
          <w:rPr>
            <w:rStyle w:val="Seitenzahl"/>
            <w:noProof/>
          </w:rPr>
          <w:t>1</w:t>
        </w:r>
        <w:r>
          <w:rPr>
            <w:rStyle w:val="Seitenzahl"/>
          </w:rPr>
          <w:fldChar w:fldCharType="end"/>
        </w:r>
      </w:p>
    </w:sdtContent>
  </w:sdt>
  <w:p w14:paraId="22779EA2" w14:textId="77777777" w:rsidR="00B8708F" w:rsidRDefault="00B8708F" w:rsidP="00B8708F">
    <w:pPr>
      <w:pStyle w:val="Kopfzeile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166556"/>
    <w:multiLevelType w:val="hybridMultilevel"/>
    <w:tmpl w:val="B70CF74A"/>
    <w:lvl w:ilvl="0" w:tplc="4C98FB2E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6240F5"/>
    <w:multiLevelType w:val="hybridMultilevel"/>
    <w:tmpl w:val="326E03A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8C1DE3"/>
    <w:multiLevelType w:val="hybridMultilevel"/>
    <w:tmpl w:val="F0EAFF2A"/>
    <w:lvl w:ilvl="0" w:tplc="04070005">
      <w:start w:val="1"/>
      <w:numFmt w:val="bullet"/>
      <w:lvlText w:val=""/>
      <w:lvlJc w:val="left"/>
      <w:pPr>
        <w:ind w:left="1504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222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94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6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8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10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82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54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64" w:hanging="360"/>
      </w:pPr>
      <w:rPr>
        <w:rFonts w:ascii="Wingdings" w:hAnsi="Wingdings" w:hint="default"/>
      </w:rPr>
    </w:lvl>
  </w:abstractNum>
  <w:abstractNum w:abstractNumId="3" w15:restartNumberingAfterBreak="0">
    <w:nsid w:val="21334841"/>
    <w:multiLevelType w:val="hybridMultilevel"/>
    <w:tmpl w:val="6BC01B9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31F0406"/>
    <w:multiLevelType w:val="hybridMultilevel"/>
    <w:tmpl w:val="A39038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6E314C1"/>
    <w:multiLevelType w:val="hybridMultilevel"/>
    <w:tmpl w:val="EAF0A8FE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2921016E"/>
    <w:multiLevelType w:val="multilevel"/>
    <w:tmpl w:val="F0EAFF2A"/>
    <w:lvl w:ilvl="0">
      <w:start w:val="1"/>
      <w:numFmt w:val="bullet"/>
      <w:lvlText w:val=""/>
      <w:lvlJc w:val="left"/>
      <w:pPr>
        <w:ind w:left="1504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2224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944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664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384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104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824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544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264" w:hanging="360"/>
      </w:pPr>
      <w:rPr>
        <w:rFonts w:ascii="Wingdings" w:hAnsi="Wingdings" w:hint="default"/>
      </w:rPr>
    </w:lvl>
  </w:abstractNum>
  <w:abstractNum w:abstractNumId="7" w15:restartNumberingAfterBreak="0">
    <w:nsid w:val="2FE361B2"/>
    <w:multiLevelType w:val="hybridMultilevel"/>
    <w:tmpl w:val="AD9CCAA4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3AB20ED9"/>
    <w:multiLevelType w:val="hybridMultilevel"/>
    <w:tmpl w:val="6B10C7F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153E90"/>
    <w:multiLevelType w:val="hybridMultilevel"/>
    <w:tmpl w:val="17B6EA86"/>
    <w:lvl w:ilvl="0" w:tplc="21D416EE">
      <w:start w:val="1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0D20517"/>
    <w:multiLevelType w:val="hybridMultilevel"/>
    <w:tmpl w:val="F632840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8CC46EB"/>
    <w:multiLevelType w:val="hybridMultilevel"/>
    <w:tmpl w:val="28F6DC02"/>
    <w:lvl w:ilvl="0" w:tplc="4C9A0968">
      <w:start w:val="100"/>
      <w:numFmt w:val="bullet"/>
      <w:lvlText w:val=""/>
      <w:lvlJc w:val="left"/>
      <w:pPr>
        <w:ind w:left="420" w:hanging="360"/>
      </w:pPr>
      <w:rPr>
        <w:rFonts w:ascii="Symbol" w:eastAsiaTheme="minorHAnsi" w:hAnsi="Symbol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2" w15:restartNumberingAfterBreak="0">
    <w:nsid w:val="5F035252"/>
    <w:multiLevelType w:val="hybridMultilevel"/>
    <w:tmpl w:val="BE9AA4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2E22A57"/>
    <w:multiLevelType w:val="multilevel"/>
    <w:tmpl w:val="83A491EE"/>
    <w:lvl w:ilvl="0">
      <w:start w:val="1"/>
      <w:numFmt w:val="bullet"/>
      <w:lvlText w:val=""/>
      <w:lvlJc w:val="left"/>
      <w:pPr>
        <w:ind w:left="1504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224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944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664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384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104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824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544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264" w:hanging="360"/>
      </w:pPr>
      <w:rPr>
        <w:rFonts w:ascii="Wingdings" w:hAnsi="Wingdings" w:hint="default"/>
      </w:rPr>
    </w:lvl>
  </w:abstractNum>
  <w:abstractNum w:abstractNumId="14" w15:restartNumberingAfterBreak="0">
    <w:nsid w:val="73111CD3"/>
    <w:multiLevelType w:val="hybridMultilevel"/>
    <w:tmpl w:val="550AE8E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38F0911"/>
    <w:multiLevelType w:val="hybridMultilevel"/>
    <w:tmpl w:val="ECAE75D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6266AA3"/>
    <w:multiLevelType w:val="hybridMultilevel"/>
    <w:tmpl w:val="205E0040"/>
    <w:lvl w:ilvl="0" w:tplc="0407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5"/>
  </w:num>
  <w:num w:numId="3">
    <w:abstractNumId w:val="9"/>
  </w:num>
  <w:num w:numId="4">
    <w:abstractNumId w:val="8"/>
  </w:num>
  <w:num w:numId="5">
    <w:abstractNumId w:val="10"/>
  </w:num>
  <w:num w:numId="6">
    <w:abstractNumId w:val="3"/>
  </w:num>
  <w:num w:numId="7">
    <w:abstractNumId w:val="16"/>
  </w:num>
  <w:num w:numId="8">
    <w:abstractNumId w:val="1"/>
  </w:num>
  <w:num w:numId="9">
    <w:abstractNumId w:val="4"/>
  </w:num>
  <w:num w:numId="10">
    <w:abstractNumId w:val="0"/>
  </w:num>
  <w:num w:numId="11">
    <w:abstractNumId w:val="2"/>
  </w:num>
  <w:num w:numId="12">
    <w:abstractNumId w:val="13"/>
  </w:num>
  <w:num w:numId="13">
    <w:abstractNumId w:val="6"/>
  </w:num>
  <w:num w:numId="14">
    <w:abstractNumId w:val="11"/>
  </w:num>
  <w:num w:numId="15">
    <w:abstractNumId w:val="15"/>
  </w:num>
  <w:num w:numId="16">
    <w:abstractNumId w:val="12"/>
  </w:num>
  <w:num w:numId="17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6"/>
  <w:embedSystemFonts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de-DE" w:vendorID="64" w:dllVersion="4096" w:nlCheck="1" w:checkStyle="0"/>
  <w:activeWritingStyle w:appName="MSWord" w:lang="fr-FR" w:vendorID="64" w:dllVersion="4096" w:nlCheck="1" w:checkStyle="0"/>
  <w:proofState w:spelling="clean" w:grammar="clean"/>
  <w:defaultTabStop w:val="708"/>
  <w:hyphenationZone w:val="425"/>
  <w:drawingGridHorizontalSpacing w:val="120"/>
  <w:drawingGridVerticalSpacing w:val="163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4B9F"/>
    <w:rsid w:val="0000067F"/>
    <w:rsid w:val="00000C63"/>
    <w:rsid w:val="00002089"/>
    <w:rsid w:val="00002A17"/>
    <w:rsid w:val="000037DB"/>
    <w:rsid w:val="000038C9"/>
    <w:rsid w:val="00004B9F"/>
    <w:rsid w:val="00004C69"/>
    <w:rsid w:val="00005100"/>
    <w:rsid w:val="00005C56"/>
    <w:rsid w:val="0000733F"/>
    <w:rsid w:val="00007486"/>
    <w:rsid w:val="00007D6C"/>
    <w:rsid w:val="0001016B"/>
    <w:rsid w:val="0001027E"/>
    <w:rsid w:val="000104A7"/>
    <w:rsid w:val="00010620"/>
    <w:rsid w:val="00011045"/>
    <w:rsid w:val="00011081"/>
    <w:rsid w:val="00011087"/>
    <w:rsid w:val="00011467"/>
    <w:rsid w:val="000114B4"/>
    <w:rsid w:val="00011A1E"/>
    <w:rsid w:val="00011E95"/>
    <w:rsid w:val="00012187"/>
    <w:rsid w:val="0001426C"/>
    <w:rsid w:val="00014629"/>
    <w:rsid w:val="000149E1"/>
    <w:rsid w:val="00015901"/>
    <w:rsid w:val="00015AA6"/>
    <w:rsid w:val="00015FD0"/>
    <w:rsid w:val="00017CBB"/>
    <w:rsid w:val="0002021A"/>
    <w:rsid w:val="0002058E"/>
    <w:rsid w:val="00020C67"/>
    <w:rsid w:val="000210A9"/>
    <w:rsid w:val="00021CAC"/>
    <w:rsid w:val="00022FB2"/>
    <w:rsid w:val="00023B27"/>
    <w:rsid w:val="000241BB"/>
    <w:rsid w:val="00024292"/>
    <w:rsid w:val="0002479B"/>
    <w:rsid w:val="00024864"/>
    <w:rsid w:val="00025027"/>
    <w:rsid w:val="00026747"/>
    <w:rsid w:val="00026764"/>
    <w:rsid w:val="0002688F"/>
    <w:rsid w:val="00026DD8"/>
    <w:rsid w:val="000271B3"/>
    <w:rsid w:val="00027A30"/>
    <w:rsid w:val="000303DE"/>
    <w:rsid w:val="00030DCC"/>
    <w:rsid w:val="0003167B"/>
    <w:rsid w:val="00031713"/>
    <w:rsid w:val="0003177F"/>
    <w:rsid w:val="00031ADA"/>
    <w:rsid w:val="00031FB7"/>
    <w:rsid w:val="000322A3"/>
    <w:rsid w:val="000341C7"/>
    <w:rsid w:val="00034989"/>
    <w:rsid w:val="00035058"/>
    <w:rsid w:val="000350DD"/>
    <w:rsid w:val="0003515E"/>
    <w:rsid w:val="00035944"/>
    <w:rsid w:val="00035F71"/>
    <w:rsid w:val="00035FCF"/>
    <w:rsid w:val="000362E3"/>
    <w:rsid w:val="000368CB"/>
    <w:rsid w:val="00036C9F"/>
    <w:rsid w:val="00036CB6"/>
    <w:rsid w:val="00037093"/>
    <w:rsid w:val="00037E50"/>
    <w:rsid w:val="00037E91"/>
    <w:rsid w:val="00040DAB"/>
    <w:rsid w:val="00041908"/>
    <w:rsid w:val="00041A31"/>
    <w:rsid w:val="000422E1"/>
    <w:rsid w:val="000425F2"/>
    <w:rsid w:val="00043926"/>
    <w:rsid w:val="00043DC3"/>
    <w:rsid w:val="00043EEA"/>
    <w:rsid w:val="00044B66"/>
    <w:rsid w:val="000450D3"/>
    <w:rsid w:val="000454ED"/>
    <w:rsid w:val="00045E70"/>
    <w:rsid w:val="00046052"/>
    <w:rsid w:val="00046C7A"/>
    <w:rsid w:val="00046D6F"/>
    <w:rsid w:val="00047513"/>
    <w:rsid w:val="00047626"/>
    <w:rsid w:val="0005091C"/>
    <w:rsid w:val="00050E81"/>
    <w:rsid w:val="0005131C"/>
    <w:rsid w:val="00051344"/>
    <w:rsid w:val="000515CB"/>
    <w:rsid w:val="0005188B"/>
    <w:rsid w:val="00052AFC"/>
    <w:rsid w:val="00052B67"/>
    <w:rsid w:val="000531D2"/>
    <w:rsid w:val="00053644"/>
    <w:rsid w:val="0005396F"/>
    <w:rsid w:val="00053A05"/>
    <w:rsid w:val="00053DCA"/>
    <w:rsid w:val="00054314"/>
    <w:rsid w:val="000548F3"/>
    <w:rsid w:val="00055536"/>
    <w:rsid w:val="0005587D"/>
    <w:rsid w:val="00056C3C"/>
    <w:rsid w:val="00057C79"/>
    <w:rsid w:val="00060286"/>
    <w:rsid w:val="000604B5"/>
    <w:rsid w:val="00060A69"/>
    <w:rsid w:val="00060B24"/>
    <w:rsid w:val="000611E3"/>
    <w:rsid w:val="000613CD"/>
    <w:rsid w:val="000618C6"/>
    <w:rsid w:val="00062FD9"/>
    <w:rsid w:val="000632CC"/>
    <w:rsid w:val="0006351A"/>
    <w:rsid w:val="000636BC"/>
    <w:rsid w:val="000636F6"/>
    <w:rsid w:val="00063CE5"/>
    <w:rsid w:val="00063F61"/>
    <w:rsid w:val="00065647"/>
    <w:rsid w:val="00065919"/>
    <w:rsid w:val="00065C0C"/>
    <w:rsid w:val="00065C92"/>
    <w:rsid w:val="00066F4E"/>
    <w:rsid w:val="0006755E"/>
    <w:rsid w:val="00067914"/>
    <w:rsid w:val="00067B8F"/>
    <w:rsid w:val="00067D87"/>
    <w:rsid w:val="000700B8"/>
    <w:rsid w:val="000702E6"/>
    <w:rsid w:val="0007033E"/>
    <w:rsid w:val="0007079C"/>
    <w:rsid w:val="00070B92"/>
    <w:rsid w:val="00071B9A"/>
    <w:rsid w:val="0007259C"/>
    <w:rsid w:val="00072733"/>
    <w:rsid w:val="00072829"/>
    <w:rsid w:val="0007317A"/>
    <w:rsid w:val="000746F3"/>
    <w:rsid w:val="000747BB"/>
    <w:rsid w:val="00074BCF"/>
    <w:rsid w:val="00074DB7"/>
    <w:rsid w:val="00075721"/>
    <w:rsid w:val="00077412"/>
    <w:rsid w:val="0007757C"/>
    <w:rsid w:val="00080099"/>
    <w:rsid w:val="00080FD4"/>
    <w:rsid w:val="00082494"/>
    <w:rsid w:val="00082DBF"/>
    <w:rsid w:val="0008309C"/>
    <w:rsid w:val="00083413"/>
    <w:rsid w:val="000837A3"/>
    <w:rsid w:val="0008393D"/>
    <w:rsid w:val="000843B6"/>
    <w:rsid w:val="000852C5"/>
    <w:rsid w:val="00085418"/>
    <w:rsid w:val="00086093"/>
    <w:rsid w:val="00086395"/>
    <w:rsid w:val="00086478"/>
    <w:rsid w:val="000864C3"/>
    <w:rsid w:val="000867D0"/>
    <w:rsid w:val="000867F8"/>
    <w:rsid w:val="00087231"/>
    <w:rsid w:val="000872FF"/>
    <w:rsid w:val="00087540"/>
    <w:rsid w:val="0008766C"/>
    <w:rsid w:val="00087950"/>
    <w:rsid w:val="00087F24"/>
    <w:rsid w:val="00087FF5"/>
    <w:rsid w:val="000906A4"/>
    <w:rsid w:val="00090D59"/>
    <w:rsid w:val="00090D83"/>
    <w:rsid w:val="00091154"/>
    <w:rsid w:val="000915F9"/>
    <w:rsid w:val="00091F63"/>
    <w:rsid w:val="00091FB3"/>
    <w:rsid w:val="00091FDB"/>
    <w:rsid w:val="000923EE"/>
    <w:rsid w:val="00092F4D"/>
    <w:rsid w:val="00093368"/>
    <w:rsid w:val="0009373E"/>
    <w:rsid w:val="00093D26"/>
    <w:rsid w:val="000943C9"/>
    <w:rsid w:val="00094A54"/>
    <w:rsid w:val="00094D41"/>
    <w:rsid w:val="00095315"/>
    <w:rsid w:val="000954C8"/>
    <w:rsid w:val="0009594A"/>
    <w:rsid w:val="000966EC"/>
    <w:rsid w:val="000968D0"/>
    <w:rsid w:val="00096953"/>
    <w:rsid w:val="00096ADB"/>
    <w:rsid w:val="00096BF7"/>
    <w:rsid w:val="00096D1F"/>
    <w:rsid w:val="00096F69"/>
    <w:rsid w:val="00097641"/>
    <w:rsid w:val="00097A48"/>
    <w:rsid w:val="000A077B"/>
    <w:rsid w:val="000A0D72"/>
    <w:rsid w:val="000A140E"/>
    <w:rsid w:val="000A1627"/>
    <w:rsid w:val="000A1CE3"/>
    <w:rsid w:val="000A20ED"/>
    <w:rsid w:val="000A2B80"/>
    <w:rsid w:val="000A2B98"/>
    <w:rsid w:val="000A2BBE"/>
    <w:rsid w:val="000A3215"/>
    <w:rsid w:val="000A3CD3"/>
    <w:rsid w:val="000A52D3"/>
    <w:rsid w:val="000A558B"/>
    <w:rsid w:val="000A5AE5"/>
    <w:rsid w:val="000A6587"/>
    <w:rsid w:val="000A65A0"/>
    <w:rsid w:val="000A68D5"/>
    <w:rsid w:val="000A7008"/>
    <w:rsid w:val="000A7A92"/>
    <w:rsid w:val="000A7F75"/>
    <w:rsid w:val="000B0B44"/>
    <w:rsid w:val="000B0ED1"/>
    <w:rsid w:val="000B1128"/>
    <w:rsid w:val="000B115A"/>
    <w:rsid w:val="000B23D9"/>
    <w:rsid w:val="000B24BF"/>
    <w:rsid w:val="000B2A9C"/>
    <w:rsid w:val="000B2BD9"/>
    <w:rsid w:val="000B38B8"/>
    <w:rsid w:val="000B3AEF"/>
    <w:rsid w:val="000B4F4C"/>
    <w:rsid w:val="000B51C4"/>
    <w:rsid w:val="000B55AE"/>
    <w:rsid w:val="000B5719"/>
    <w:rsid w:val="000B6843"/>
    <w:rsid w:val="000B70EA"/>
    <w:rsid w:val="000B743F"/>
    <w:rsid w:val="000B7986"/>
    <w:rsid w:val="000C04E3"/>
    <w:rsid w:val="000C05CA"/>
    <w:rsid w:val="000C17C9"/>
    <w:rsid w:val="000C1F50"/>
    <w:rsid w:val="000C209C"/>
    <w:rsid w:val="000C2248"/>
    <w:rsid w:val="000C27A1"/>
    <w:rsid w:val="000C2D2B"/>
    <w:rsid w:val="000C3E48"/>
    <w:rsid w:val="000C4498"/>
    <w:rsid w:val="000C4DFB"/>
    <w:rsid w:val="000C50BF"/>
    <w:rsid w:val="000C5164"/>
    <w:rsid w:val="000C5D1A"/>
    <w:rsid w:val="000C6161"/>
    <w:rsid w:val="000C6329"/>
    <w:rsid w:val="000C652E"/>
    <w:rsid w:val="000C660B"/>
    <w:rsid w:val="000C66CC"/>
    <w:rsid w:val="000C7AF5"/>
    <w:rsid w:val="000D11C6"/>
    <w:rsid w:val="000D1633"/>
    <w:rsid w:val="000D18A4"/>
    <w:rsid w:val="000D3633"/>
    <w:rsid w:val="000D3D53"/>
    <w:rsid w:val="000D41F0"/>
    <w:rsid w:val="000D435B"/>
    <w:rsid w:val="000D4601"/>
    <w:rsid w:val="000D4AD7"/>
    <w:rsid w:val="000D510B"/>
    <w:rsid w:val="000D5158"/>
    <w:rsid w:val="000D6471"/>
    <w:rsid w:val="000D64A1"/>
    <w:rsid w:val="000D64C9"/>
    <w:rsid w:val="000D6534"/>
    <w:rsid w:val="000D6B6B"/>
    <w:rsid w:val="000D73EF"/>
    <w:rsid w:val="000D7A8A"/>
    <w:rsid w:val="000E0269"/>
    <w:rsid w:val="000E0944"/>
    <w:rsid w:val="000E1401"/>
    <w:rsid w:val="000E151A"/>
    <w:rsid w:val="000E17A5"/>
    <w:rsid w:val="000E181D"/>
    <w:rsid w:val="000E1834"/>
    <w:rsid w:val="000E1A5C"/>
    <w:rsid w:val="000E2352"/>
    <w:rsid w:val="000E2450"/>
    <w:rsid w:val="000E270C"/>
    <w:rsid w:val="000E27E2"/>
    <w:rsid w:val="000E2D00"/>
    <w:rsid w:val="000E3199"/>
    <w:rsid w:val="000E34A6"/>
    <w:rsid w:val="000E3753"/>
    <w:rsid w:val="000E3992"/>
    <w:rsid w:val="000E39F0"/>
    <w:rsid w:val="000E583F"/>
    <w:rsid w:val="000E5E1B"/>
    <w:rsid w:val="000E7873"/>
    <w:rsid w:val="000E7C41"/>
    <w:rsid w:val="000E7E92"/>
    <w:rsid w:val="000F0217"/>
    <w:rsid w:val="000F03FA"/>
    <w:rsid w:val="000F0801"/>
    <w:rsid w:val="000F080B"/>
    <w:rsid w:val="000F09C7"/>
    <w:rsid w:val="000F114E"/>
    <w:rsid w:val="000F13A4"/>
    <w:rsid w:val="000F16BA"/>
    <w:rsid w:val="000F1F11"/>
    <w:rsid w:val="000F1FAB"/>
    <w:rsid w:val="000F241D"/>
    <w:rsid w:val="000F2BED"/>
    <w:rsid w:val="000F2DF0"/>
    <w:rsid w:val="000F3446"/>
    <w:rsid w:val="000F3B48"/>
    <w:rsid w:val="000F4CEC"/>
    <w:rsid w:val="000F4F54"/>
    <w:rsid w:val="000F5064"/>
    <w:rsid w:val="000F5325"/>
    <w:rsid w:val="000F62E8"/>
    <w:rsid w:val="000F6C5C"/>
    <w:rsid w:val="000F6E89"/>
    <w:rsid w:val="00100D93"/>
    <w:rsid w:val="0010106B"/>
    <w:rsid w:val="00101785"/>
    <w:rsid w:val="001017BC"/>
    <w:rsid w:val="001021B3"/>
    <w:rsid w:val="001035BA"/>
    <w:rsid w:val="0010383B"/>
    <w:rsid w:val="00103959"/>
    <w:rsid w:val="00103C65"/>
    <w:rsid w:val="001044AC"/>
    <w:rsid w:val="0010496E"/>
    <w:rsid w:val="00105640"/>
    <w:rsid w:val="00105774"/>
    <w:rsid w:val="00106869"/>
    <w:rsid w:val="00106D23"/>
    <w:rsid w:val="00107CD0"/>
    <w:rsid w:val="00107CD6"/>
    <w:rsid w:val="001100A5"/>
    <w:rsid w:val="001108C1"/>
    <w:rsid w:val="00110CF8"/>
    <w:rsid w:val="00111119"/>
    <w:rsid w:val="00112765"/>
    <w:rsid w:val="00112770"/>
    <w:rsid w:val="00112B01"/>
    <w:rsid w:val="00112D8C"/>
    <w:rsid w:val="001131ED"/>
    <w:rsid w:val="00113713"/>
    <w:rsid w:val="0011372B"/>
    <w:rsid w:val="0011441D"/>
    <w:rsid w:val="001148C8"/>
    <w:rsid w:val="00114C07"/>
    <w:rsid w:val="00115568"/>
    <w:rsid w:val="00115C81"/>
    <w:rsid w:val="00115EC2"/>
    <w:rsid w:val="001167CA"/>
    <w:rsid w:val="00116D01"/>
    <w:rsid w:val="00116E01"/>
    <w:rsid w:val="001170DC"/>
    <w:rsid w:val="0011783E"/>
    <w:rsid w:val="00117E99"/>
    <w:rsid w:val="001219F5"/>
    <w:rsid w:val="0012201A"/>
    <w:rsid w:val="0012209D"/>
    <w:rsid w:val="0012257F"/>
    <w:rsid w:val="00122657"/>
    <w:rsid w:val="001228B5"/>
    <w:rsid w:val="00122A13"/>
    <w:rsid w:val="00122A3D"/>
    <w:rsid w:val="00122F40"/>
    <w:rsid w:val="00122F7E"/>
    <w:rsid w:val="00123544"/>
    <w:rsid w:val="00123B4C"/>
    <w:rsid w:val="00123F92"/>
    <w:rsid w:val="00124648"/>
    <w:rsid w:val="00124DE1"/>
    <w:rsid w:val="00125289"/>
    <w:rsid w:val="00125AF4"/>
    <w:rsid w:val="001265EB"/>
    <w:rsid w:val="00126B15"/>
    <w:rsid w:val="00127BD5"/>
    <w:rsid w:val="00130644"/>
    <w:rsid w:val="0013081C"/>
    <w:rsid w:val="00131B41"/>
    <w:rsid w:val="001321CC"/>
    <w:rsid w:val="0013236F"/>
    <w:rsid w:val="00132E0E"/>
    <w:rsid w:val="001334A9"/>
    <w:rsid w:val="00133558"/>
    <w:rsid w:val="00133929"/>
    <w:rsid w:val="00134328"/>
    <w:rsid w:val="00134389"/>
    <w:rsid w:val="00134EB0"/>
    <w:rsid w:val="00135387"/>
    <w:rsid w:val="001359C5"/>
    <w:rsid w:val="001375C7"/>
    <w:rsid w:val="001375D6"/>
    <w:rsid w:val="001377D0"/>
    <w:rsid w:val="00137D49"/>
    <w:rsid w:val="00137F5A"/>
    <w:rsid w:val="00141065"/>
    <w:rsid w:val="00141742"/>
    <w:rsid w:val="0014326C"/>
    <w:rsid w:val="001434CC"/>
    <w:rsid w:val="00143C8C"/>
    <w:rsid w:val="00143CAC"/>
    <w:rsid w:val="00143E22"/>
    <w:rsid w:val="00144234"/>
    <w:rsid w:val="0014497B"/>
    <w:rsid w:val="00144C76"/>
    <w:rsid w:val="0014569E"/>
    <w:rsid w:val="00146047"/>
    <w:rsid w:val="0014619E"/>
    <w:rsid w:val="001465BA"/>
    <w:rsid w:val="001470B9"/>
    <w:rsid w:val="00147C72"/>
    <w:rsid w:val="00150C01"/>
    <w:rsid w:val="00150DE0"/>
    <w:rsid w:val="00150E1E"/>
    <w:rsid w:val="001514C5"/>
    <w:rsid w:val="001519B0"/>
    <w:rsid w:val="00151A79"/>
    <w:rsid w:val="00151AB6"/>
    <w:rsid w:val="00151B2B"/>
    <w:rsid w:val="00152237"/>
    <w:rsid w:val="00152C07"/>
    <w:rsid w:val="00153185"/>
    <w:rsid w:val="00153A1A"/>
    <w:rsid w:val="00153F9D"/>
    <w:rsid w:val="001555E5"/>
    <w:rsid w:val="00155BCD"/>
    <w:rsid w:val="0015611B"/>
    <w:rsid w:val="00156316"/>
    <w:rsid w:val="001570B0"/>
    <w:rsid w:val="001574D9"/>
    <w:rsid w:val="001577A6"/>
    <w:rsid w:val="001577DA"/>
    <w:rsid w:val="00157902"/>
    <w:rsid w:val="00157AD0"/>
    <w:rsid w:val="00157F5A"/>
    <w:rsid w:val="001601AF"/>
    <w:rsid w:val="001605E1"/>
    <w:rsid w:val="001607F6"/>
    <w:rsid w:val="00160910"/>
    <w:rsid w:val="00160A97"/>
    <w:rsid w:val="00160C94"/>
    <w:rsid w:val="0016107E"/>
    <w:rsid w:val="001628FE"/>
    <w:rsid w:val="00162A28"/>
    <w:rsid w:val="001636EB"/>
    <w:rsid w:val="0016373D"/>
    <w:rsid w:val="0016426B"/>
    <w:rsid w:val="00164AFC"/>
    <w:rsid w:val="00164FA3"/>
    <w:rsid w:val="0016535D"/>
    <w:rsid w:val="00166DC6"/>
    <w:rsid w:val="0016740B"/>
    <w:rsid w:val="0016761F"/>
    <w:rsid w:val="00170A9E"/>
    <w:rsid w:val="00171DF3"/>
    <w:rsid w:val="00172033"/>
    <w:rsid w:val="001730AC"/>
    <w:rsid w:val="0017317C"/>
    <w:rsid w:val="001733C7"/>
    <w:rsid w:val="001734A0"/>
    <w:rsid w:val="001734DF"/>
    <w:rsid w:val="00173C26"/>
    <w:rsid w:val="0017440D"/>
    <w:rsid w:val="00174625"/>
    <w:rsid w:val="001749CC"/>
    <w:rsid w:val="00174C27"/>
    <w:rsid w:val="00174D9C"/>
    <w:rsid w:val="00175738"/>
    <w:rsid w:val="0017599E"/>
    <w:rsid w:val="00175DE2"/>
    <w:rsid w:val="001767DA"/>
    <w:rsid w:val="001768F9"/>
    <w:rsid w:val="00176EE9"/>
    <w:rsid w:val="0018006F"/>
    <w:rsid w:val="001801D7"/>
    <w:rsid w:val="001807DA"/>
    <w:rsid w:val="00180C3E"/>
    <w:rsid w:val="0018114C"/>
    <w:rsid w:val="001811C2"/>
    <w:rsid w:val="001818EF"/>
    <w:rsid w:val="0018215F"/>
    <w:rsid w:val="00182C9D"/>
    <w:rsid w:val="00182EAC"/>
    <w:rsid w:val="00182F56"/>
    <w:rsid w:val="00182F95"/>
    <w:rsid w:val="0018307A"/>
    <w:rsid w:val="0018340D"/>
    <w:rsid w:val="00183524"/>
    <w:rsid w:val="0018528B"/>
    <w:rsid w:val="00186C46"/>
    <w:rsid w:val="00186E1B"/>
    <w:rsid w:val="00187341"/>
    <w:rsid w:val="001873BC"/>
    <w:rsid w:val="001877CE"/>
    <w:rsid w:val="00187A44"/>
    <w:rsid w:val="00187D44"/>
    <w:rsid w:val="00190320"/>
    <w:rsid w:val="00190436"/>
    <w:rsid w:val="00190562"/>
    <w:rsid w:val="00190C88"/>
    <w:rsid w:val="00190F3E"/>
    <w:rsid w:val="0019142B"/>
    <w:rsid w:val="00192604"/>
    <w:rsid w:val="0019309C"/>
    <w:rsid w:val="00193593"/>
    <w:rsid w:val="00193CF3"/>
    <w:rsid w:val="001957E2"/>
    <w:rsid w:val="00195B50"/>
    <w:rsid w:val="00195C31"/>
    <w:rsid w:val="00196EBB"/>
    <w:rsid w:val="00197059"/>
    <w:rsid w:val="00197FC9"/>
    <w:rsid w:val="001A02BA"/>
    <w:rsid w:val="001A0728"/>
    <w:rsid w:val="001A08AD"/>
    <w:rsid w:val="001A2210"/>
    <w:rsid w:val="001A277F"/>
    <w:rsid w:val="001A2FE5"/>
    <w:rsid w:val="001A393F"/>
    <w:rsid w:val="001A3A7C"/>
    <w:rsid w:val="001A3BDB"/>
    <w:rsid w:val="001A3D4D"/>
    <w:rsid w:val="001A5CBB"/>
    <w:rsid w:val="001A612E"/>
    <w:rsid w:val="001A6CFF"/>
    <w:rsid w:val="001B029C"/>
    <w:rsid w:val="001B0410"/>
    <w:rsid w:val="001B043A"/>
    <w:rsid w:val="001B051A"/>
    <w:rsid w:val="001B066B"/>
    <w:rsid w:val="001B0B02"/>
    <w:rsid w:val="001B1E60"/>
    <w:rsid w:val="001B211D"/>
    <w:rsid w:val="001B3157"/>
    <w:rsid w:val="001B3AA8"/>
    <w:rsid w:val="001B3ACD"/>
    <w:rsid w:val="001B429E"/>
    <w:rsid w:val="001B4E8A"/>
    <w:rsid w:val="001B5361"/>
    <w:rsid w:val="001B571B"/>
    <w:rsid w:val="001B6341"/>
    <w:rsid w:val="001B64D3"/>
    <w:rsid w:val="001B6A74"/>
    <w:rsid w:val="001B7457"/>
    <w:rsid w:val="001B77DB"/>
    <w:rsid w:val="001B7DE2"/>
    <w:rsid w:val="001B7F93"/>
    <w:rsid w:val="001C0BD4"/>
    <w:rsid w:val="001C13DF"/>
    <w:rsid w:val="001C27C1"/>
    <w:rsid w:val="001C2C22"/>
    <w:rsid w:val="001C2CED"/>
    <w:rsid w:val="001C3531"/>
    <w:rsid w:val="001C357A"/>
    <w:rsid w:val="001C3ACE"/>
    <w:rsid w:val="001C3E51"/>
    <w:rsid w:val="001C458D"/>
    <w:rsid w:val="001C4A14"/>
    <w:rsid w:val="001C5434"/>
    <w:rsid w:val="001C6366"/>
    <w:rsid w:val="001C66BD"/>
    <w:rsid w:val="001C6A97"/>
    <w:rsid w:val="001C6B99"/>
    <w:rsid w:val="001D04B3"/>
    <w:rsid w:val="001D0FDE"/>
    <w:rsid w:val="001D1731"/>
    <w:rsid w:val="001D1D87"/>
    <w:rsid w:val="001D24A4"/>
    <w:rsid w:val="001D2DA1"/>
    <w:rsid w:val="001D35DD"/>
    <w:rsid w:val="001D3A7D"/>
    <w:rsid w:val="001D3AA3"/>
    <w:rsid w:val="001D3D19"/>
    <w:rsid w:val="001D3F8A"/>
    <w:rsid w:val="001D4493"/>
    <w:rsid w:val="001D4E51"/>
    <w:rsid w:val="001D5E4C"/>
    <w:rsid w:val="001D6169"/>
    <w:rsid w:val="001D61A2"/>
    <w:rsid w:val="001D6E81"/>
    <w:rsid w:val="001D74A0"/>
    <w:rsid w:val="001E02A2"/>
    <w:rsid w:val="001E055A"/>
    <w:rsid w:val="001E066F"/>
    <w:rsid w:val="001E1188"/>
    <w:rsid w:val="001E18E4"/>
    <w:rsid w:val="001E1E46"/>
    <w:rsid w:val="001E20E9"/>
    <w:rsid w:val="001E234D"/>
    <w:rsid w:val="001E286C"/>
    <w:rsid w:val="001E2FB7"/>
    <w:rsid w:val="001E3057"/>
    <w:rsid w:val="001E3493"/>
    <w:rsid w:val="001E3548"/>
    <w:rsid w:val="001E360F"/>
    <w:rsid w:val="001E3815"/>
    <w:rsid w:val="001E3AA4"/>
    <w:rsid w:val="001E3B18"/>
    <w:rsid w:val="001E3D0C"/>
    <w:rsid w:val="001E4399"/>
    <w:rsid w:val="001E43FF"/>
    <w:rsid w:val="001E4FBF"/>
    <w:rsid w:val="001E5A51"/>
    <w:rsid w:val="001E5BED"/>
    <w:rsid w:val="001E66CB"/>
    <w:rsid w:val="001E6A2C"/>
    <w:rsid w:val="001E7A60"/>
    <w:rsid w:val="001E7CCE"/>
    <w:rsid w:val="001E7DA4"/>
    <w:rsid w:val="001F05E2"/>
    <w:rsid w:val="001F068D"/>
    <w:rsid w:val="001F1088"/>
    <w:rsid w:val="001F1129"/>
    <w:rsid w:val="001F1E85"/>
    <w:rsid w:val="001F2E8F"/>
    <w:rsid w:val="001F3211"/>
    <w:rsid w:val="001F3761"/>
    <w:rsid w:val="001F4364"/>
    <w:rsid w:val="001F440B"/>
    <w:rsid w:val="001F497E"/>
    <w:rsid w:val="001F49FD"/>
    <w:rsid w:val="001F4C09"/>
    <w:rsid w:val="001F4C6E"/>
    <w:rsid w:val="001F4D64"/>
    <w:rsid w:val="001F5F48"/>
    <w:rsid w:val="001F6A7E"/>
    <w:rsid w:val="001F6C92"/>
    <w:rsid w:val="001F7221"/>
    <w:rsid w:val="001F7A33"/>
    <w:rsid w:val="0020005B"/>
    <w:rsid w:val="002005FB"/>
    <w:rsid w:val="00201299"/>
    <w:rsid w:val="002012F7"/>
    <w:rsid w:val="00201305"/>
    <w:rsid w:val="00201549"/>
    <w:rsid w:val="00201DA9"/>
    <w:rsid w:val="00201E90"/>
    <w:rsid w:val="00202103"/>
    <w:rsid w:val="00202584"/>
    <w:rsid w:val="00202D3F"/>
    <w:rsid w:val="0020352E"/>
    <w:rsid w:val="00203DE1"/>
    <w:rsid w:val="002049BA"/>
    <w:rsid w:val="00205094"/>
    <w:rsid w:val="002051C7"/>
    <w:rsid w:val="00205C91"/>
    <w:rsid w:val="00206332"/>
    <w:rsid w:val="002064CF"/>
    <w:rsid w:val="00207266"/>
    <w:rsid w:val="00207CD4"/>
    <w:rsid w:val="00210416"/>
    <w:rsid w:val="00210D60"/>
    <w:rsid w:val="002124A2"/>
    <w:rsid w:val="00212DF9"/>
    <w:rsid w:val="00213486"/>
    <w:rsid w:val="00213DD8"/>
    <w:rsid w:val="00213DF4"/>
    <w:rsid w:val="00213FEF"/>
    <w:rsid w:val="00214092"/>
    <w:rsid w:val="00214B6E"/>
    <w:rsid w:val="0021524F"/>
    <w:rsid w:val="00215B9A"/>
    <w:rsid w:val="00215C60"/>
    <w:rsid w:val="002170C1"/>
    <w:rsid w:val="00217623"/>
    <w:rsid w:val="00217AA8"/>
    <w:rsid w:val="00220660"/>
    <w:rsid w:val="00220BCA"/>
    <w:rsid w:val="00221406"/>
    <w:rsid w:val="00223A37"/>
    <w:rsid w:val="00223C48"/>
    <w:rsid w:val="00223FFD"/>
    <w:rsid w:val="0022490D"/>
    <w:rsid w:val="00224AA2"/>
    <w:rsid w:val="00224FCC"/>
    <w:rsid w:val="002257E4"/>
    <w:rsid w:val="00226123"/>
    <w:rsid w:val="002262C7"/>
    <w:rsid w:val="00227886"/>
    <w:rsid w:val="00227AD7"/>
    <w:rsid w:val="00227FEA"/>
    <w:rsid w:val="0023123B"/>
    <w:rsid w:val="002314D5"/>
    <w:rsid w:val="002318B4"/>
    <w:rsid w:val="00231C42"/>
    <w:rsid w:val="00232894"/>
    <w:rsid w:val="00232913"/>
    <w:rsid w:val="00232AAA"/>
    <w:rsid w:val="002330AB"/>
    <w:rsid w:val="002331CC"/>
    <w:rsid w:val="0023333B"/>
    <w:rsid w:val="0023341F"/>
    <w:rsid w:val="00233528"/>
    <w:rsid w:val="0023352C"/>
    <w:rsid w:val="00233C8E"/>
    <w:rsid w:val="00233D54"/>
    <w:rsid w:val="0023409B"/>
    <w:rsid w:val="002348B5"/>
    <w:rsid w:val="002362E0"/>
    <w:rsid w:val="00236B05"/>
    <w:rsid w:val="002378C0"/>
    <w:rsid w:val="00237B6A"/>
    <w:rsid w:val="0024019C"/>
    <w:rsid w:val="00240418"/>
    <w:rsid w:val="0024041C"/>
    <w:rsid w:val="0024044D"/>
    <w:rsid w:val="00240BA6"/>
    <w:rsid w:val="00240E4F"/>
    <w:rsid w:val="0024109A"/>
    <w:rsid w:val="002417B8"/>
    <w:rsid w:val="002417F3"/>
    <w:rsid w:val="00242723"/>
    <w:rsid w:val="002427CF"/>
    <w:rsid w:val="00243664"/>
    <w:rsid w:val="00244098"/>
    <w:rsid w:val="00244287"/>
    <w:rsid w:val="002447EC"/>
    <w:rsid w:val="002459AB"/>
    <w:rsid w:val="00246F39"/>
    <w:rsid w:val="00246FD5"/>
    <w:rsid w:val="002478AD"/>
    <w:rsid w:val="0025128C"/>
    <w:rsid w:val="00251DC5"/>
    <w:rsid w:val="0025225F"/>
    <w:rsid w:val="00252745"/>
    <w:rsid w:val="00253330"/>
    <w:rsid w:val="002545AF"/>
    <w:rsid w:val="002546E2"/>
    <w:rsid w:val="0025487A"/>
    <w:rsid w:val="002552E8"/>
    <w:rsid w:val="00255BAD"/>
    <w:rsid w:val="0025642A"/>
    <w:rsid w:val="0025649B"/>
    <w:rsid w:val="00256650"/>
    <w:rsid w:val="0025692C"/>
    <w:rsid w:val="0026048A"/>
    <w:rsid w:val="002606D7"/>
    <w:rsid w:val="00261710"/>
    <w:rsid w:val="00261915"/>
    <w:rsid w:val="00262945"/>
    <w:rsid w:val="002634B9"/>
    <w:rsid w:val="002637FE"/>
    <w:rsid w:val="00263B40"/>
    <w:rsid w:val="00264539"/>
    <w:rsid w:val="00264718"/>
    <w:rsid w:val="00264B18"/>
    <w:rsid w:val="002654C7"/>
    <w:rsid w:val="00266A37"/>
    <w:rsid w:val="002671A4"/>
    <w:rsid w:val="002679C2"/>
    <w:rsid w:val="00267AAF"/>
    <w:rsid w:val="00267F5F"/>
    <w:rsid w:val="00270593"/>
    <w:rsid w:val="00270B2D"/>
    <w:rsid w:val="0027199E"/>
    <w:rsid w:val="002723BB"/>
    <w:rsid w:val="002729B4"/>
    <w:rsid w:val="00272FC0"/>
    <w:rsid w:val="0027304E"/>
    <w:rsid w:val="0027305A"/>
    <w:rsid w:val="00273A94"/>
    <w:rsid w:val="00274255"/>
    <w:rsid w:val="00274677"/>
    <w:rsid w:val="002748F8"/>
    <w:rsid w:val="00275784"/>
    <w:rsid w:val="00275B5E"/>
    <w:rsid w:val="00275FA3"/>
    <w:rsid w:val="00276834"/>
    <w:rsid w:val="00276BFC"/>
    <w:rsid w:val="00276E80"/>
    <w:rsid w:val="002775FA"/>
    <w:rsid w:val="00277A5C"/>
    <w:rsid w:val="00277A9C"/>
    <w:rsid w:val="00280547"/>
    <w:rsid w:val="002805AA"/>
    <w:rsid w:val="00280729"/>
    <w:rsid w:val="0028098D"/>
    <w:rsid w:val="00280DAD"/>
    <w:rsid w:val="00281DB7"/>
    <w:rsid w:val="00281F5B"/>
    <w:rsid w:val="00282814"/>
    <w:rsid w:val="00282A36"/>
    <w:rsid w:val="00282BA7"/>
    <w:rsid w:val="00284A4E"/>
    <w:rsid w:val="00284C6C"/>
    <w:rsid w:val="00284F86"/>
    <w:rsid w:val="00284FEB"/>
    <w:rsid w:val="00285038"/>
    <w:rsid w:val="00285263"/>
    <w:rsid w:val="0028551F"/>
    <w:rsid w:val="00285C6C"/>
    <w:rsid w:val="00285E89"/>
    <w:rsid w:val="0028664D"/>
    <w:rsid w:val="00287115"/>
    <w:rsid w:val="002871E0"/>
    <w:rsid w:val="002873A9"/>
    <w:rsid w:val="0028751E"/>
    <w:rsid w:val="0029072D"/>
    <w:rsid w:val="00290BA3"/>
    <w:rsid w:val="00291003"/>
    <w:rsid w:val="00292075"/>
    <w:rsid w:val="0029252B"/>
    <w:rsid w:val="002937CD"/>
    <w:rsid w:val="0029392A"/>
    <w:rsid w:val="00293AD0"/>
    <w:rsid w:val="00294873"/>
    <w:rsid w:val="002948AB"/>
    <w:rsid w:val="00294D3F"/>
    <w:rsid w:val="00295886"/>
    <w:rsid w:val="00295D76"/>
    <w:rsid w:val="0029614B"/>
    <w:rsid w:val="00297016"/>
    <w:rsid w:val="00297942"/>
    <w:rsid w:val="00297DCE"/>
    <w:rsid w:val="002A10F9"/>
    <w:rsid w:val="002A146D"/>
    <w:rsid w:val="002A2124"/>
    <w:rsid w:val="002A24D7"/>
    <w:rsid w:val="002A24ED"/>
    <w:rsid w:val="002A2C64"/>
    <w:rsid w:val="002A2ED7"/>
    <w:rsid w:val="002A2F6C"/>
    <w:rsid w:val="002A2F8F"/>
    <w:rsid w:val="002A391D"/>
    <w:rsid w:val="002A50E2"/>
    <w:rsid w:val="002A55D9"/>
    <w:rsid w:val="002A5835"/>
    <w:rsid w:val="002A614A"/>
    <w:rsid w:val="002A6564"/>
    <w:rsid w:val="002A6806"/>
    <w:rsid w:val="002A7BEC"/>
    <w:rsid w:val="002B05BE"/>
    <w:rsid w:val="002B11EB"/>
    <w:rsid w:val="002B2077"/>
    <w:rsid w:val="002B4682"/>
    <w:rsid w:val="002B4F05"/>
    <w:rsid w:val="002B5AEA"/>
    <w:rsid w:val="002B65B2"/>
    <w:rsid w:val="002B688C"/>
    <w:rsid w:val="002B71AF"/>
    <w:rsid w:val="002B764B"/>
    <w:rsid w:val="002B796E"/>
    <w:rsid w:val="002B7ED5"/>
    <w:rsid w:val="002C031E"/>
    <w:rsid w:val="002C0470"/>
    <w:rsid w:val="002C1082"/>
    <w:rsid w:val="002C1165"/>
    <w:rsid w:val="002C31B1"/>
    <w:rsid w:val="002C3909"/>
    <w:rsid w:val="002C391F"/>
    <w:rsid w:val="002C39A9"/>
    <w:rsid w:val="002C3EC1"/>
    <w:rsid w:val="002C42D1"/>
    <w:rsid w:val="002C4871"/>
    <w:rsid w:val="002C4FF4"/>
    <w:rsid w:val="002C5175"/>
    <w:rsid w:val="002C6889"/>
    <w:rsid w:val="002C6896"/>
    <w:rsid w:val="002C68CF"/>
    <w:rsid w:val="002C6963"/>
    <w:rsid w:val="002C6D8F"/>
    <w:rsid w:val="002C6E81"/>
    <w:rsid w:val="002C70A5"/>
    <w:rsid w:val="002C72DE"/>
    <w:rsid w:val="002C7324"/>
    <w:rsid w:val="002C7520"/>
    <w:rsid w:val="002C79C0"/>
    <w:rsid w:val="002D004C"/>
    <w:rsid w:val="002D00D3"/>
    <w:rsid w:val="002D0F42"/>
    <w:rsid w:val="002D19EF"/>
    <w:rsid w:val="002D1A7F"/>
    <w:rsid w:val="002D1BD0"/>
    <w:rsid w:val="002D236E"/>
    <w:rsid w:val="002D3244"/>
    <w:rsid w:val="002D3620"/>
    <w:rsid w:val="002D36BC"/>
    <w:rsid w:val="002D49A6"/>
    <w:rsid w:val="002D4B33"/>
    <w:rsid w:val="002D4E2C"/>
    <w:rsid w:val="002D56F3"/>
    <w:rsid w:val="002D5E04"/>
    <w:rsid w:val="002D5FEB"/>
    <w:rsid w:val="002D6533"/>
    <w:rsid w:val="002D692A"/>
    <w:rsid w:val="002D7FC4"/>
    <w:rsid w:val="002E0573"/>
    <w:rsid w:val="002E068B"/>
    <w:rsid w:val="002E0FAD"/>
    <w:rsid w:val="002E11DD"/>
    <w:rsid w:val="002E185E"/>
    <w:rsid w:val="002E1886"/>
    <w:rsid w:val="002E1DF0"/>
    <w:rsid w:val="002E31AD"/>
    <w:rsid w:val="002E3C3C"/>
    <w:rsid w:val="002E3CF8"/>
    <w:rsid w:val="002E460F"/>
    <w:rsid w:val="002E5145"/>
    <w:rsid w:val="002E552D"/>
    <w:rsid w:val="002E58AF"/>
    <w:rsid w:val="002E6E05"/>
    <w:rsid w:val="002E70AF"/>
    <w:rsid w:val="002E719B"/>
    <w:rsid w:val="002E790E"/>
    <w:rsid w:val="002F04C5"/>
    <w:rsid w:val="002F09A4"/>
    <w:rsid w:val="002F0A13"/>
    <w:rsid w:val="002F0FAB"/>
    <w:rsid w:val="002F1917"/>
    <w:rsid w:val="002F19A3"/>
    <w:rsid w:val="002F2A5B"/>
    <w:rsid w:val="002F30D6"/>
    <w:rsid w:val="002F314D"/>
    <w:rsid w:val="002F33D1"/>
    <w:rsid w:val="002F38C1"/>
    <w:rsid w:val="002F3CB0"/>
    <w:rsid w:val="002F511C"/>
    <w:rsid w:val="002F6453"/>
    <w:rsid w:val="002F6D31"/>
    <w:rsid w:val="002F6D42"/>
    <w:rsid w:val="002F7BA3"/>
    <w:rsid w:val="003017D7"/>
    <w:rsid w:val="00301920"/>
    <w:rsid w:val="00301F0D"/>
    <w:rsid w:val="003020A9"/>
    <w:rsid w:val="0030231E"/>
    <w:rsid w:val="00302409"/>
    <w:rsid w:val="0030297F"/>
    <w:rsid w:val="0030391F"/>
    <w:rsid w:val="00304671"/>
    <w:rsid w:val="0030468D"/>
    <w:rsid w:val="00304D8D"/>
    <w:rsid w:val="00305A76"/>
    <w:rsid w:val="00305BC5"/>
    <w:rsid w:val="0030680C"/>
    <w:rsid w:val="00306A96"/>
    <w:rsid w:val="00306AE2"/>
    <w:rsid w:val="00306F50"/>
    <w:rsid w:val="0030744E"/>
    <w:rsid w:val="003079FF"/>
    <w:rsid w:val="00307CF6"/>
    <w:rsid w:val="0031035C"/>
    <w:rsid w:val="0031138D"/>
    <w:rsid w:val="00311C29"/>
    <w:rsid w:val="00312EBC"/>
    <w:rsid w:val="0031376B"/>
    <w:rsid w:val="003145CD"/>
    <w:rsid w:val="0031558A"/>
    <w:rsid w:val="003155CF"/>
    <w:rsid w:val="00315A15"/>
    <w:rsid w:val="00315ABE"/>
    <w:rsid w:val="00315C24"/>
    <w:rsid w:val="00315C3F"/>
    <w:rsid w:val="0031670C"/>
    <w:rsid w:val="00317890"/>
    <w:rsid w:val="0032063B"/>
    <w:rsid w:val="00320802"/>
    <w:rsid w:val="00320DBE"/>
    <w:rsid w:val="003210DB"/>
    <w:rsid w:val="00321BD2"/>
    <w:rsid w:val="00321F40"/>
    <w:rsid w:val="00322338"/>
    <w:rsid w:val="00322534"/>
    <w:rsid w:val="003234CA"/>
    <w:rsid w:val="003236FD"/>
    <w:rsid w:val="00323C74"/>
    <w:rsid w:val="00324868"/>
    <w:rsid w:val="003258FF"/>
    <w:rsid w:val="00325DD7"/>
    <w:rsid w:val="00326177"/>
    <w:rsid w:val="00326183"/>
    <w:rsid w:val="003263F7"/>
    <w:rsid w:val="003303FB"/>
    <w:rsid w:val="003309C6"/>
    <w:rsid w:val="00330F00"/>
    <w:rsid w:val="0033112C"/>
    <w:rsid w:val="00331448"/>
    <w:rsid w:val="00332453"/>
    <w:rsid w:val="00332612"/>
    <w:rsid w:val="00332AE3"/>
    <w:rsid w:val="00333773"/>
    <w:rsid w:val="003338E8"/>
    <w:rsid w:val="00333F45"/>
    <w:rsid w:val="00334479"/>
    <w:rsid w:val="00334591"/>
    <w:rsid w:val="003353C0"/>
    <w:rsid w:val="00335FCE"/>
    <w:rsid w:val="0033636A"/>
    <w:rsid w:val="00337646"/>
    <w:rsid w:val="00337CB5"/>
    <w:rsid w:val="00340A7B"/>
    <w:rsid w:val="003417C6"/>
    <w:rsid w:val="00342067"/>
    <w:rsid w:val="00342183"/>
    <w:rsid w:val="003421CE"/>
    <w:rsid w:val="00342447"/>
    <w:rsid w:val="00342550"/>
    <w:rsid w:val="00343518"/>
    <w:rsid w:val="0034359B"/>
    <w:rsid w:val="0034453F"/>
    <w:rsid w:val="0034487E"/>
    <w:rsid w:val="00344EB0"/>
    <w:rsid w:val="003459BA"/>
    <w:rsid w:val="003460EA"/>
    <w:rsid w:val="003462B9"/>
    <w:rsid w:val="003462CB"/>
    <w:rsid w:val="003467BE"/>
    <w:rsid w:val="0034681A"/>
    <w:rsid w:val="00347516"/>
    <w:rsid w:val="003502F5"/>
    <w:rsid w:val="00350FAD"/>
    <w:rsid w:val="003513B4"/>
    <w:rsid w:val="003519FE"/>
    <w:rsid w:val="00351AE6"/>
    <w:rsid w:val="00352068"/>
    <w:rsid w:val="00352AC8"/>
    <w:rsid w:val="00352BFA"/>
    <w:rsid w:val="00354ECB"/>
    <w:rsid w:val="00354F67"/>
    <w:rsid w:val="00355418"/>
    <w:rsid w:val="00355980"/>
    <w:rsid w:val="00355F55"/>
    <w:rsid w:val="00356779"/>
    <w:rsid w:val="0035722E"/>
    <w:rsid w:val="003574BC"/>
    <w:rsid w:val="00360056"/>
    <w:rsid w:val="003603DC"/>
    <w:rsid w:val="00361270"/>
    <w:rsid w:val="003618EC"/>
    <w:rsid w:val="00362B32"/>
    <w:rsid w:val="00362C06"/>
    <w:rsid w:val="00362D6A"/>
    <w:rsid w:val="00363645"/>
    <w:rsid w:val="00363B72"/>
    <w:rsid w:val="00363B82"/>
    <w:rsid w:val="00363C36"/>
    <w:rsid w:val="003644BD"/>
    <w:rsid w:val="00364FF0"/>
    <w:rsid w:val="003651F4"/>
    <w:rsid w:val="00365B19"/>
    <w:rsid w:val="00365BC7"/>
    <w:rsid w:val="003664BC"/>
    <w:rsid w:val="003665BD"/>
    <w:rsid w:val="00367A3E"/>
    <w:rsid w:val="00371EB5"/>
    <w:rsid w:val="003725E6"/>
    <w:rsid w:val="003726C8"/>
    <w:rsid w:val="0037271A"/>
    <w:rsid w:val="0037287E"/>
    <w:rsid w:val="003728BB"/>
    <w:rsid w:val="003732C8"/>
    <w:rsid w:val="00373871"/>
    <w:rsid w:val="00374441"/>
    <w:rsid w:val="00374FEF"/>
    <w:rsid w:val="003750A3"/>
    <w:rsid w:val="00375482"/>
    <w:rsid w:val="0037589A"/>
    <w:rsid w:val="00375BD3"/>
    <w:rsid w:val="00375F52"/>
    <w:rsid w:val="00376C72"/>
    <w:rsid w:val="00376CD9"/>
    <w:rsid w:val="00376D10"/>
    <w:rsid w:val="00377B01"/>
    <w:rsid w:val="003806A5"/>
    <w:rsid w:val="00381674"/>
    <w:rsid w:val="003817CD"/>
    <w:rsid w:val="00381A74"/>
    <w:rsid w:val="003825B3"/>
    <w:rsid w:val="003829A1"/>
    <w:rsid w:val="00382B91"/>
    <w:rsid w:val="00383077"/>
    <w:rsid w:val="0038313B"/>
    <w:rsid w:val="0038340A"/>
    <w:rsid w:val="00383BF1"/>
    <w:rsid w:val="00383D36"/>
    <w:rsid w:val="00384814"/>
    <w:rsid w:val="00384A53"/>
    <w:rsid w:val="00384AB1"/>
    <w:rsid w:val="003854A9"/>
    <w:rsid w:val="00385623"/>
    <w:rsid w:val="003866ED"/>
    <w:rsid w:val="00387150"/>
    <w:rsid w:val="00387956"/>
    <w:rsid w:val="00387EB7"/>
    <w:rsid w:val="003905B3"/>
    <w:rsid w:val="003907DF"/>
    <w:rsid w:val="00390D0A"/>
    <w:rsid w:val="00391087"/>
    <w:rsid w:val="0039125B"/>
    <w:rsid w:val="00391977"/>
    <w:rsid w:val="00391A27"/>
    <w:rsid w:val="00391F90"/>
    <w:rsid w:val="00392506"/>
    <w:rsid w:val="00393A72"/>
    <w:rsid w:val="00394143"/>
    <w:rsid w:val="0039526F"/>
    <w:rsid w:val="00395F19"/>
    <w:rsid w:val="00396186"/>
    <w:rsid w:val="00397079"/>
    <w:rsid w:val="00397085"/>
    <w:rsid w:val="00397BE9"/>
    <w:rsid w:val="00397BEB"/>
    <w:rsid w:val="003A095F"/>
    <w:rsid w:val="003A10E1"/>
    <w:rsid w:val="003A2AF7"/>
    <w:rsid w:val="003A2C93"/>
    <w:rsid w:val="003A2D96"/>
    <w:rsid w:val="003A3214"/>
    <w:rsid w:val="003A3862"/>
    <w:rsid w:val="003A42D7"/>
    <w:rsid w:val="003A46E2"/>
    <w:rsid w:val="003A49A6"/>
    <w:rsid w:val="003A4AD1"/>
    <w:rsid w:val="003A523E"/>
    <w:rsid w:val="003A5389"/>
    <w:rsid w:val="003A5517"/>
    <w:rsid w:val="003A604E"/>
    <w:rsid w:val="003A61B4"/>
    <w:rsid w:val="003A73EF"/>
    <w:rsid w:val="003A7694"/>
    <w:rsid w:val="003A7985"/>
    <w:rsid w:val="003A7A26"/>
    <w:rsid w:val="003B06C1"/>
    <w:rsid w:val="003B1156"/>
    <w:rsid w:val="003B1674"/>
    <w:rsid w:val="003B1B3C"/>
    <w:rsid w:val="003B1BB7"/>
    <w:rsid w:val="003B21F3"/>
    <w:rsid w:val="003B23BE"/>
    <w:rsid w:val="003B3A0F"/>
    <w:rsid w:val="003B3CEF"/>
    <w:rsid w:val="003B4B5B"/>
    <w:rsid w:val="003B4CF2"/>
    <w:rsid w:val="003B5E99"/>
    <w:rsid w:val="003B624C"/>
    <w:rsid w:val="003B6441"/>
    <w:rsid w:val="003B6A3E"/>
    <w:rsid w:val="003B6F91"/>
    <w:rsid w:val="003B7383"/>
    <w:rsid w:val="003B776D"/>
    <w:rsid w:val="003B7A4B"/>
    <w:rsid w:val="003B7AB1"/>
    <w:rsid w:val="003C01E8"/>
    <w:rsid w:val="003C041E"/>
    <w:rsid w:val="003C0A24"/>
    <w:rsid w:val="003C18DC"/>
    <w:rsid w:val="003C1C2C"/>
    <w:rsid w:val="003C2D89"/>
    <w:rsid w:val="003C3987"/>
    <w:rsid w:val="003C3F02"/>
    <w:rsid w:val="003C4A97"/>
    <w:rsid w:val="003C4AEB"/>
    <w:rsid w:val="003C54A2"/>
    <w:rsid w:val="003C5B02"/>
    <w:rsid w:val="003C5CD3"/>
    <w:rsid w:val="003C5D1A"/>
    <w:rsid w:val="003C5F4F"/>
    <w:rsid w:val="003C66C7"/>
    <w:rsid w:val="003C6AC2"/>
    <w:rsid w:val="003C6FB1"/>
    <w:rsid w:val="003C7134"/>
    <w:rsid w:val="003C7170"/>
    <w:rsid w:val="003C798E"/>
    <w:rsid w:val="003C7E8B"/>
    <w:rsid w:val="003D04E4"/>
    <w:rsid w:val="003D1476"/>
    <w:rsid w:val="003D171C"/>
    <w:rsid w:val="003D1E6A"/>
    <w:rsid w:val="003D2123"/>
    <w:rsid w:val="003D2791"/>
    <w:rsid w:val="003D2EF2"/>
    <w:rsid w:val="003D337B"/>
    <w:rsid w:val="003D3944"/>
    <w:rsid w:val="003D3B2D"/>
    <w:rsid w:val="003D65F2"/>
    <w:rsid w:val="003D6B19"/>
    <w:rsid w:val="003E0018"/>
    <w:rsid w:val="003E027D"/>
    <w:rsid w:val="003E15CE"/>
    <w:rsid w:val="003E1959"/>
    <w:rsid w:val="003E1BE6"/>
    <w:rsid w:val="003E29F2"/>
    <w:rsid w:val="003E2C2D"/>
    <w:rsid w:val="003E3431"/>
    <w:rsid w:val="003E3969"/>
    <w:rsid w:val="003E3A25"/>
    <w:rsid w:val="003E3D86"/>
    <w:rsid w:val="003E5029"/>
    <w:rsid w:val="003E514B"/>
    <w:rsid w:val="003E5679"/>
    <w:rsid w:val="003E5736"/>
    <w:rsid w:val="003E5C3B"/>
    <w:rsid w:val="003E5F58"/>
    <w:rsid w:val="003E6048"/>
    <w:rsid w:val="003E6248"/>
    <w:rsid w:val="003E64A0"/>
    <w:rsid w:val="003E6F1F"/>
    <w:rsid w:val="003E73E7"/>
    <w:rsid w:val="003E79C6"/>
    <w:rsid w:val="003E7B13"/>
    <w:rsid w:val="003E7C6A"/>
    <w:rsid w:val="003E7EF3"/>
    <w:rsid w:val="003F0751"/>
    <w:rsid w:val="003F082D"/>
    <w:rsid w:val="003F099A"/>
    <w:rsid w:val="003F12F3"/>
    <w:rsid w:val="003F1499"/>
    <w:rsid w:val="003F14C9"/>
    <w:rsid w:val="003F15F6"/>
    <w:rsid w:val="003F1CE1"/>
    <w:rsid w:val="003F1E65"/>
    <w:rsid w:val="003F25FF"/>
    <w:rsid w:val="003F29B1"/>
    <w:rsid w:val="003F300B"/>
    <w:rsid w:val="003F401C"/>
    <w:rsid w:val="003F4288"/>
    <w:rsid w:val="003F4427"/>
    <w:rsid w:val="003F4B96"/>
    <w:rsid w:val="003F55F8"/>
    <w:rsid w:val="003F5B76"/>
    <w:rsid w:val="003F626C"/>
    <w:rsid w:val="003F65E5"/>
    <w:rsid w:val="003F6889"/>
    <w:rsid w:val="003F6C0D"/>
    <w:rsid w:val="003F6DD9"/>
    <w:rsid w:val="003F7023"/>
    <w:rsid w:val="003F7994"/>
    <w:rsid w:val="00400018"/>
    <w:rsid w:val="0040056F"/>
    <w:rsid w:val="00400DBB"/>
    <w:rsid w:val="00400F64"/>
    <w:rsid w:val="00401040"/>
    <w:rsid w:val="004020CD"/>
    <w:rsid w:val="00402927"/>
    <w:rsid w:val="00402AE3"/>
    <w:rsid w:val="004041D1"/>
    <w:rsid w:val="00404BAC"/>
    <w:rsid w:val="0040504F"/>
    <w:rsid w:val="004050C4"/>
    <w:rsid w:val="004053D3"/>
    <w:rsid w:val="00405D32"/>
    <w:rsid w:val="00405F37"/>
    <w:rsid w:val="0040603A"/>
    <w:rsid w:val="0040639E"/>
    <w:rsid w:val="004070BA"/>
    <w:rsid w:val="004076EF"/>
    <w:rsid w:val="00407BB4"/>
    <w:rsid w:val="00410544"/>
    <w:rsid w:val="0041077C"/>
    <w:rsid w:val="004113DA"/>
    <w:rsid w:val="00411EA6"/>
    <w:rsid w:val="00412BE7"/>
    <w:rsid w:val="0041310C"/>
    <w:rsid w:val="0041482D"/>
    <w:rsid w:val="0041588A"/>
    <w:rsid w:val="00416335"/>
    <w:rsid w:val="00416B35"/>
    <w:rsid w:val="00416D8C"/>
    <w:rsid w:val="004173B9"/>
    <w:rsid w:val="00417546"/>
    <w:rsid w:val="0041791A"/>
    <w:rsid w:val="0041795C"/>
    <w:rsid w:val="00417A61"/>
    <w:rsid w:val="00417B2A"/>
    <w:rsid w:val="0042025E"/>
    <w:rsid w:val="00420A61"/>
    <w:rsid w:val="00422D65"/>
    <w:rsid w:val="00422EF2"/>
    <w:rsid w:val="00422FBF"/>
    <w:rsid w:val="004230A0"/>
    <w:rsid w:val="00423576"/>
    <w:rsid w:val="004235A0"/>
    <w:rsid w:val="00423A72"/>
    <w:rsid w:val="00423CCA"/>
    <w:rsid w:val="00423E3D"/>
    <w:rsid w:val="0042457A"/>
    <w:rsid w:val="00424BB1"/>
    <w:rsid w:val="00424C3A"/>
    <w:rsid w:val="00425035"/>
    <w:rsid w:val="00426A6D"/>
    <w:rsid w:val="004270B4"/>
    <w:rsid w:val="00427A67"/>
    <w:rsid w:val="00427BCA"/>
    <w:rsid w:val="00427F45"/>
    <w:rsid w:val="00430CF5"/>
    <w:rsid w:val="00431784"/>
    <w:rsid w:val="00431870"/>
    <w:rsid w:val="00431F31"/>
    <w:rsid w:val="00432352"/>
    <w:rsid w:val="00433754"/>
    <w:rsid w:val="0043387F"/>
    <w:rsid w:val="00433A2E"/>
    <w:rsid w:val="00433A65"/>
    <w:rsid w:val="00433D41"/>
    <w:rsid w:val="00434385"/>
    <w:rsid w:val="00434602"/>
    <w:rsid w:val="00434AA4"/>
    <w:rsid w:val="00435056"/>
    <w:rsid w:val="00435AF5"/>
    <w:rsid w:val="00436460"/>
    <w:rsid w:val="004366B6"/>
    <w:rsid w:val="004366FC"/>
    <w:rsid w:val="004367F5"/>
    <w:rsid w:val="00436E46"/>
    <w:rsid w:val="00437CEE"/>
    <w:rsid w:val="00437DD6"/>
    <w:rsid w:val="00441017"/>
    <w:rsid w:val="004414E2"/>
    <w:rsid w:val="00441BA1"/>
    <w:rsid w:val="004422B0"/>
    <w:rsid w:val="004426BD"/>
    <w:rsid w:val="00444E88"/>
    <w:rsid w:val="00444F0E"/>
    <w:rsid w:val="00445121"/>
    <w:rsid w:val="004459F6"/>
    <w:rsid w:val="00446037"/>
    <w:rsid w:val="004464A9"/>
    <w:rsid w:val="00446D31"/>
    <w:rsid w:val="00446D58"/>
    <w:rsid w:val="00447389"/>
    <w:rsid w:val="0045005F"/>
    <w:rsid w:val="004504A4"/>
    <w:rsid w:val="0045103D"/>
    <w:rsid w:val="004516CD"/>
    <w:rsid w:val="004517EC"/>
    <w:rsid w:val="00451DA8"/>
    <w:rsid w:val="00451EE7"/>
    <w:rsid w:val="004533BC"/>
    <w:rsid w:val="0045348B"/>
    <w:rsid w:val="00453AAA"/>
    <w:rsid w:val="00454D1D"/>
    <w:rsid w:val="00454D2C"/>
    <w:rsid w:val="00455F26"/>
    <w:rsid w:val="004561EE"/>
    <w:rsid w:val="004562E8"/>
    <w:rsid w:val="004563EB"/>
    <w:rsid w:val="004566BF"/>
    <w:rsid w:val="00456706"/>
    <w:rsid w:val="004569C3"/>
    <w:rsid w:val="00456DF5"/>
    <w:rsid w:val="00457494"/>
    <w:rsid w:val="00457713"/>
    <w:rsid w:val="004578A3"/>
    <w:rsid w:val="0046106B"/>
    <w:rsid w:val="0046145D"/>
    <w:rsid w:val="00461B9E"/>
    <w:rsid w:val="00461FE7"/>
    <w:rsid w:val="00462171"/>
    <w:rsid w:val="00462585"/>
    <w:rsid w:val="00463223"/>
    <w:rsid w:val="00463AE8"/>
    <w:rsid w:val="00463C2D"/>
    <w:rsid w:val="00464665"/>
    <w:rsid w:val="0046467A"/>
    <w:rsid w:val="00464FE1"/>
    <w:rsid w:val="00465405"/>
    <w:rsid w:val="00465D1B"/>
    <w:rsid w:val="00465FA6"/>
    <w:rsid w:val="00466999"/>
    <w:rsid w:val="00466DE6"/>
    <w:rsid w:val="00466F80"/>
    <w:rsid w:val="0046781B"/>
    <w:rsid w:val="00467A2A"/>
    <w:rsid w:val="00467B01"/>
    <w:rsid w:val="00470B4A"/>
    <w:rsid w:val="004726D2"/>
    <w:rsid w:val="00472A23"/>
    <w:rsid w:val="00472B2E"/>
    <w:rsid w:val="004734DB"/>
    <w:rsid w:val="00473827"/>
    <w:rsid w:val="00473E5F"/>
    <w:rsid w:val="00473FFD"/>
    <w:rsid w:val="00475186"/>
    <w:rsid w:val="00475211"/>
    <w:rsid w:val="004755DC"/>
    <w:rsid w:val="00476766"/>
    <w:rsid w:val="00476AB2"/>
    <w:rsid w:val="0047710A"/>
    <w:rsid w:val="00477998"/>
    <w:rsid w:val="00477A7C"/>
    <w:rsid w:val="00477C6D"/>
    <w:rsid w:val="0048092D"/>
    <w:rsid w:val="004809F7"/>
    <w:rsid w:val="00480B2C"/>
    <w:rsid w:val="00480EA1"/>
    <w:rsid w:val="004825BB"/>
    <w:rsid w:val="004825F9"/>
    <w:rsid w:val="00482697"/>
    <w:rsid w:val="004828AF"/>
    <w:rsid w:val="0048325F"/>
    <w:rsid w:val="0048485C"/>
    <w:rsid w:val="004858B9"/>
    <w:rsid w:val="004865C7"/>
    <w:rsid w:val="0048663B"/>
    <w:rsid w:val="00486D06"/>
    <w:rsid w:val="00486D0E"/>
    <w:rsid w:val="00487C37"/>
    <w:rsid w:val="0049022C"/>
    <w:rsid w:val="004905A2"/>
    <w:rsid w:val="00490A21"/>
    <w:rsid w:val="00490EEB"/>
    <w:rsid w:val="00491F56"/>
    <w:rsid w:val="0049321C"/>
    <w:rsid w:val="00494ABE"/>
    <w:rsid w:val="00495190"/>
    <w:rsid w:val="00495988"/>
    <w:rsid w:val="0049633A"/>
    <w:rsid w:val="004963AA"/>
    <w:rsid w:val="00496531"/>
    <w:rsid w:val="0049777E"/>
    <w:rsid w:val="004977BB"/>
    <w:rsid w:val="00497DAE"/>
    <w:rsid w:val="004A044B"/>
    <w:rsid w:val="004A12E2"/>
    <w:rsid w:val="004A1796"/>
    <w:rsid w:val="004A1CDE"/>
    <w:rsid w:val="004A1D47"/>
    <w:rsid w:val="004A1F2B"/>
    <w:rsid w:val="004A204D"/>
    <w:rsid w:val="004A2551"/>
    <w:rsid w:val="004A2DB5"/>
    <w:rsid w:val="004A311C"/>
    <w:rsid w:val="004A4257"/>
    <w:rsid w:val="004A44B1"/>
    <w:rsid w:val="004A4A2A"/>
    <w:rsid w:val="004A4F17"/>
    <w:rsid w:val="004A58C1"/>
    <w:rsid w:val="004A61D5"/>
    <w:rsid w:val="004A666B"/>
    <w:rsid w:val="004A6F76"/>
    <w:rsid w:val="004A6FEA"/>
    <w:rsid w:val="004B01BB"/>
    <w:rsid w:val="004B02F3"/>
    <w:rsid w:val="004B0B97"/>
    <w:rsid w:val="004B0DEC"/>
    <w:rsid w:val="004B2C12"/>
    <w:rsid w:val="004B42D6"/>
    <w:rsid w:val="004B42DB"/>
    <w:rsid w:val="004B4D7A"/>
    <w:rsid w:val="004B5274"/>
    <w:rsid w:val="004B54AA"/>
    <w:rsid w:val="004B5790"/>
    <w:rsid w:val="004B5794"/>
    <w:rsid w:val="004B57AC"/>
    <w:rsid w:val="004B618F"/>
    <w:rsid w:val="004B701E"/>
    <w:rsid w:val="004B7126"/>
    <w:rsid w:val="004B718A"/>
    <w:rsid w:val="004B7328"/>
    <w:rsid w:val="004B7391"/>
    <w:rsid w:val="004C0048"/>
    <w:rsid w:val="004C0424"/>
    <w:rsid w:val="004C0B0B"/>
    <w:rsid w:val="004C1EC6"/>
    <w:rsid w:val="004C2C0C"/>
    <w:rsid w:val="004C338E"/>
    <w:rsid w:val="004C3BCA"/>
    <w:rsid w:val="004C3E97"/>
    <w:rsid w:val="004C5157"/>
    <w:rsid w:val="004C55CF"/>
    <w:rsid w:val="004C574C"/>
    <w:rsid w:val="004C5C8D"/>
    <w:rsid w:val="004C61B6"/>
    <w:rsid w:val="004C6440"/>
    <w:rsid w:val="004C69D4"/>
    <w:rsid w:val="004C761E"/>
    <w:rsid w:val="004D01D2"/>
    <w:rsid w:val="004D03F9"/>
    <w:rsid w:val="004D12E6"/>
    <w:rsid w:val="004D1418"/>
    <w:rsid w:val="004D167D"/>
    <w:rsid w:val="004D2046"/>
    <w:rsid w:val="004D24A9"/>
    <w:rsid w:val="004D2EC7"/>
    <w:rsid w:val="004D3329"/>
    <w:rsid w:val="004D33B8"/>
    <w:rsid w:val="004D3AC9"/>
    <w:rsid w:val="004D3D2C"/>
    <w:rsid w:val="004D3F12"/>
    <w:rsid w:val="004D43A4"/>
    <w:rsid w:val="004D4455"/>
    <w:rsid w:val="004D4F5E"/>
    <w:rsid w:val="004D509A"/>
    <w:rsid w:val="004D52C0"/>
    <w:rsid w:val="004D553D"/>
    <w:rsid w:val="004D5B0A"/>
    <w:rsid w:val="004D653F"/>
    <w:rsid w:val="004D6699"/>
    <w:rsid w:val="004D6D1F"/>
    <w:rsid w:val="004D7539"/>
    <w:rsid w:val="004D7A57"/>
    <w:rsid w:val="004D7DD4"/>
    <w:rsid w:val="004D7F7C"/>
    <w:rsid w:val="004E007C"/>
    <w:rsid w:val="004E0AA7"/>
    <w:rsid w:val="004E1555"/>
    <w:rsid w:val="004E1631"/>
    <w:rsid w:val="004E16FE"/>
    <w:rsid w:val="004E1C9F"/>
    <w:rsid w:val="004E2541"/>
    <w:rsid w:val="004E27BA"/>
    <w:rsid w:val="004E3629"/>
    <w:rsid w:val="004E38A5"/>
    <w:rsid w:val="004E38E8"/>
    <w:rsid w:val="004E42B5"/>
    <w:rsid w:val="004E51CF"/>
    <w:rsid w:val="004E62BB"/>
    <w:rsid w:val="004E718A"/>
    <w:rsid w:val="004E71DB"/>
    <w:rsid w:val="004E7270"/>
    <w:rsid w:val="004E7697"/>
    <w:rsid w:val="004E781B"/>
    <w:rsid w:val="004E7949"/>
    <w:rsid w:val="004F073C"/>
    <w:rsid w:val="004F0E6E"/>
    <w:rsid w:val="004F1388"/>
    <w:rsid w:val="004F176E"/>
    <w:rsid w:val="004F1AA8"/>
    <w:rsid w:val="004F2918"/>
    <w:rsid w:val="004F2A1D"/>
    <w:rsid w:val="004F2E46"/>
    <w:rsid w:val="004F3533"/>
    <w:rsid w:val="004F3EBB"/>
    <w:rsid w:val="004F415B"/>
    <w:rsid w:val="004F4272"/>
    <w:rsid w:val="004F433F"/>
    <w:rsid w:val="004F43D5"/>
    <w:rsid w:val="004F4547"/>
    <w:rsid w:val="004F4B4F"/>
    <w:rsid w:val="004F4C8B"/>
    <w:rsid w:val="004F4DD9"/>
    <w:rsid w:val="004F55F6"/>
    <w:rsid w:val="004F63BB"/>
    <w:rsid w:val="004F68DD"/>
    <w:rsid w:val="004F68F6"/>
    <w:rsid w:val="004F6A3B"/>
    <w:rsid w:val="004F6F46"/>
    <w:rsid w:val="004F7032"/>
    <w:rsid w:val="004F71D8"/>
    <w:rsid w:val="004F762E"/>
    <w:rsid w:val="004F7964"/>
    <w:rsid w:val="004F7BF0"/>
    <w:rsid w:val="005000B8"/>
    <w:rsid w:val="005004C6"/>
    <w:rsid w:val="0050097D"/>
    <w:rsid w:val="00500EE8"/>
    <w:rsid w:val="00501996"/>
    <w:rsid w:val="00501DAB"/>
    <w:rsid w:val="00502448"/>
    <w:rsid w:val="00502587"/>
    <w:rsid w:val="005027FC"/>
    <w:rsid w:val="00502BCB"/>
    <w:rsid w:val="00502D44"/>
    <w:rsid w:val="0050344D"/>
    <w:rsid w:val="00503F47"/>
    <w:rsid w:val="0050432F"/>
    <w:rsid w:val="00504617"/>
    <w:rsid w:val="00504FCD"/>
    <w:rsid w:val="005050E8"/>
    <w:rsid w:val="005058FD"/>
    <w:rsid w:val="00505ADE"/>
    <w:rsid w:val="00505CBA"/>
    <w:rsid w:val="0050623F"/>
    <w:rsid w:val="005063CE"/>
    <w:rsid w:val="005116CD"/>
    <w:rsid w:val="00511B64"/>
    <w:rsid w:val="005127D9"/>
    <w:rsid w:val="00513653"/>
    <w:rsid w:val="005136B9"/>
    <w:rsid w:val="00513871"/>
    <w:rsid w:val="00513BFF"/>
    <w:rsid w:val="00514DD3"/>
    <w:rsid w:val="00514F0B"/>
    <w:rsid w:val="005155C6"/>
    <w:rsid w:val="00515862"/>
    <w:rsid w:val="00515DC2"/>
    <w:rsid w:val="00516016"/>
    <w:rsid w:val="0051669C"/>
    <w:rsid w:val="00517221"/>
    <w:rsid w:val="005206D9"/>
    <w:rsid w:val="00520939"/>
    <w:rsid w:val="00520C54"/>
    <w:rsid w:val="0052133F"/>
    <w:rsid w:val="00522532"/>
    <w:rsid w:val="00522FDE"/>
    <w:rsid w:val="00523206"/>
    <w:rsid w:val="00523518"/>
    <w:rsid w:val="0052368E"/>
    <w:rsid w:val="0052436C"/>
    <w:rsid w:val="005247D9"/>
    <w:rsid w:val="00524825"/>
    <w:rsid w:val="005252D6"/>
    <w:rsid w:val="00525589"/>
    <w:rsid w:val="00525749"/>
    <w:rsid w:val="00525F3E"/>
    <w:rsid w:val="00526CE8"/>
    <w:rsid w:val="00526F4D"/>
    <w:rsid w:val="0052703B"/>
    <w:rsid w:val="00527187"/>
    <w:rsid w:val="00527203"/>
    <w:rsid w:val="00527208"/>
    <w:rsid w:val="005274EF"/>
    <w:rsid w:val="005302C3"/>
    <w:rsid w:val="00530444"/>
    <w:rsid w:val="00532E44"/>
    <w:rsid w:val="00532F48"/>
    <w:rsid w:val="005341F2"/>
    <w:rsid w:val="005350F1"/>
    <w:rsid w:val="005353F8"/>
    <w:rsid w:val="00535809"/>
    <w:rsid w:val="0053599A"/>
    <w:rsid w:val="00535EEB"/>
    <w:rsid w:val="00536A47"/>
    <w:rsid w:val="00536D91"/>
    <w:rsid w:val="00536F03"/>
    <w:rsid w:val="0053712E"/>
    <w:rsid w:val="0053726C"/>
    <w:rsid w:val="00537A20"/>
    <w:rsid w:val="00541343"/>
    <w:rsid w:val="00541818"/>
    <w:rsid w:val="0054206E"/>
    <w:rsid w:val="0054289F"/>
    <w:rsid w:val="00542909"/>
    <w:rsid w:val="00542E47"/>
    <w:rsid w:val="00542E7A"/>
    <w:rsid w:val="00543349"/>
    <w:rsid w:val="00543401"/>
    <w:rsid w:val="005434A4"/>
    <w:rsid w:val="005434F7"/>
    <w:rsid w:val="005435DD"/>
    <w:rsid w:val="00543661"/>
    <w:rsid w:val="005438E1"/>
    <w:rsid w:val="005444E9"/>
    <w:rsid w:val="0054469B"/>
    <w:rsid w:val="005448EF"/>
    <w:rsid w:val="0054496A"/>
    <w:rsid w:val="0054498A"/>
    <w:rsid w:val="005451CC"/>
    <w:rsid w:val="0054524C"/>
    <w:rsid w:val="0054557E"/>
    <w:rsid w:val="00545951"/>
    <w:rsid w:val="00545EBA"/>
    <w:rsid w:val="00546569"/>
    <w:rsid w:val="0054680F"/>
    <w:rsid w:val="0054738E"/>
    <w:rsid w:val="00547CD7"/>
    <w:rsid w:val="00550638"/>
    <w:rsid w:val="00550967"/>
    <w:rsid w:val="005515CB"/>
    <w:rsid w:val="00551702"/>
    <w:rsid w:val="00551D2F"/>
    <w:rsid w:val="00553674"/>
    <w:rsid w:val="005536F4"/>
    <w:rsid w:val="00553DC3"/>
    <w:rsid w:val="005543E8"/>
    <w:rsid w:val="00554B45"/>
    <w:rsid w:val="00554C16"/>
    <w:rsid w:val="00554FDC"/>
    <w:rsid w:val="005550ED"/>
    <w:rsid w:val="00555F08"/>
    <w:rsid w:val="005561E7"/>
    <w:rsid w:val="00556300"/>
    <w:rsid w:val="00556685"/>
    <w:rsid w:val="00556A70"/>
    <w:rsid w:val="00556AC0"/>
    <w:rsid w:val="00557506"/>
    <w:rsid w:val="005576A1"/>
    <w:rsid w:val="00557951"/>
    <w:rsid w:val="00557B78"/>
    <w:rsid w:val="005600BB"/>
    <w:rsid w:val="005605A1"/>
    <w:rsid w:val="0056097D"/>
    <w:rsid w:val="00560EF7"/>
    <w:rsid w:val="00561346"/>
    <w:rsid w:val="00561913"/>
    <w:rsid w:val="00561BA9"/>
    <w:rsid w:val="005620A2"/>
    <w:rsid w:val="005623D8"/>
    <w:rsid w:val="005626B9"/>
    <w:rsid w:val="005627B1"/>
    <w:rsid w:val="0056346E"/>
    <w:rsid w:val="00563899"/>
    <w:rsid w:val="005639B6"/>
    <w:rsid w:val="00563A40"/>
    <w:rsid w:val="00563D05"/>
    <w:rsid w:val="005643D3"/>
    <w:rsid w:val="00564D33"/>
    <w:rsid w:val="00564F9B"/>
    <w:rsid w:val="00565164"/>
    <w:rsid w:val="00565FB0"/>
    <w:rsid w:val="0056658B"/>
    <w:rsid w:val="00567249"/>
    <w:rsid w:val="00570765"/>
    <w:rsid w:val="00570770"/>
    <w:rsid w:val="00570857"/>
    <w:rsid w:val="0057143E"/>
    <w:rsid w:val="00571581"/>
    <w:rsid w:val="00572026"/>
    <w:rsid w:val="005728AC"/>
    <w:rsid w:val="005728E9"/>
    <w:rsid w:val="00573224"/>
    <w:rsid w:val="00573755"/>
    <w:rsid w:val="00573A20"/>
    <w:rsid w:val="00573E18"/>
    <w:rsid w:val="00573FE7"/>
    <w:rsid w:val="0057432A"/>
    <w:rsid w:val="005747E9"/>
    <w:rsid w:val="00575903"/>
    <w:rsid w:val="00576D52"/>
    <w:rsid w:val="00576E13"/>
    <w:rsid w:val="00577163"/>
    <w:rsid w:val="005778EC"/>
    <w:rsid w:val="00577DC3"/>
    <w:rsid w:val="005805A2"/>
    <w:rsid w:val="00580FB4"/>
    <w:rsid w:val="00581741"/>
    <w:rsid w:val="005823DE"/>
    <w:rsid w:val="00583433"/>
    <w:rsid w:val="005837F8"/>
    <w:rsid w:val="0058393F"/>
    <w:rsid w:val="00583A18"/>
    <w:rsid w:val="00583BDE"/>
    <w:rsid w:val="00583CD2"/>
    <w:rsid w:val="00583E61"/>
    <w:rsid w:val="00584431"/>
    <w:rsid w:val="005849D2"/>
    <w:rsid w:val="005851F4"/>
    <w:rsid w:val="005858BF"/>
    <w:rsid w:val="005864CC"/>
    <w:rsid w:val="005877C5"/>
    <w:rsid w:val="00587A28"/>
    <w:rsid w:val="00587D13"/>
    <w:rsid w:val="00590295"/>
    <w:rsid w:val="005903C0"/>
    <w:rsid w:val="00590EFF"/>
    <w:rsid w:val="00591357"/>
    <w:rsid w:val="0059209F"/>
    <w:rsid w:val="00592524"/>
    <w:rsid w:val="00592A97"/>
    <w:rsid w:val="00593164"/>
    <w:rsid w:val="0059451C"/>
    <w:rsid w:val="0059487E"/>
    <w:rsid w:val="005954B8"/>
    <w:rsid w:val="00595DA3"/>
    <w:rsid w:val="00596C37"/>
    <w:rsid w:val="00597511"/>
    <w:rsid w:val="005977A8"/>
    <w:rsid w:val="00597A71"/>
    <w:rsid w:val="00597C7E"/>
    <w:rsid w:val="00597DCC"/>
    <w:rsid w:val="005A1197"/>
    <w:rsid w:val="005A1902"/>
    <w:rsid w:val="005A19AE"/>
    <w:rsid w:val="005A1BAB"/>
    <w:rsid w:val="005A2126"/>
    <w:rsid w:val="005A219D"/>
    <w:rsid w:val="005A2BE0"/>
    <w:rsid w:val="005A2DC8"/>
    <w:rsid w:val="005A3051"/>
    <w:rsid w:val="005A33A3"/>
    <w:rsid w:val="005A422F"/>
    <w:rsid w:val="005A44BA"/>
    <w:rsid w:val="005A4A16"/>
    <w:rsid w:val="005A4A92"/>
    <w:rsid w:val="005A4AB7"/>
    <w:rsid w:val="005A5084"/>
    <w:rsid w:val="005A5DD9"/>
    <w:rsid w:val="005A663A"/>
    <w:rsid w:val="005A6FA7"/>
    <w:rsid w:val="005B1172"/>
    <w:rsid w:val="005B25AE"/>
    <w:rsid w:val="005B27CF"/>
    <w:rsid w:val="005B3350"/>
    <w:rsid w:val="005B3493"/>
    <w:rsid w:val="005B3823"/>
    <w:rsid w:val="005B393F"/>
    <w:rsid w:val="005B4F1E"/>
    <w:rsid w:val="005B503F"/>
    <w:rsid w:val="005B5575"/>
    <w:rsid w:val="005B55CB"/>
    <w:rsid w:val="005B5FE3"/>
    <w:rsid w:val="005B675A"/>
    <w:rsid w:val="005B6DED"/>
    <w:rsid w:val="005B7107"/>
    <w:rsid w:val="005C17A7"/>
    <w:rsid w:val="005C2550"/>
    <w:rsid w:val="005C313E"/>
    <w:rsid w:val="005C32F0"/>
    <w:rsid w:val="005C3598"/>
    <w:rsid w:val="005C3A5F"/>
    <w:rsid w:val="005C3B42"/>
    <w:rsid w:val="005C4527"/>
    <w:rsid w:val="005C4C55"/>
    <w:rsid w:val="005C4E9A"/>
    <w:rsid w:val="005C5073"/>
    <w:rsid w:val="005C553F"/>
    <w:rsid w:val="005C5B7F"/>
    <w:rsid w:val="005C5D10"/>
    <w:rsid w:val="005C6593"/>
    <w:rsid w:val="005C675A"/>
    <w:rsid w:val="005C6D35"/>
    <w:rsid w:val="005C6EF1"/>
    <w:rsid w:val="005D042E"/>
    <w:rsid w:val="005D0D0C"/>
    <w:rsid w:val="005D21D9"/>
    <w:rsid w:val="005D2A74"/>
    <w:rsid w:val="005D2F67"/>
    <w:rsid w:val="005D3D6F"/>
    <w:rsid w:val="005D4A47"/>
    <w:rsid w:val="005D4B14"/>
    <w:rsid w:val="005D5190"/>
    <w:rsid w:val="005D55E0"/>
    <w:rsid w:val="005D5BE7"/>
    <w:rsid w:val="005D5E05"/>
    <w:rsid w:val="005D6375"/>
    <w:rsid w:val="005D6F11"/>
    <w:rsid w:val="005D7695"/>
    <w:rsid w:val="005D7C77"/>
    <w:rsid w:val="005D7F3D"/>
    <w:rsid w:val="005E0064"/>
    <w:rsid w:val="005E0293"/>
    <w:rsid w:val="005E0358"/>
    <w:rsid w:val="005E0381"/>
    <w:rsid w:val="005E05DE"/>
    <w:rsid w:val="005E071B"/>
    <w:rsid w:val="005E0973"/>
    <w:rsid w:val="005E0E0E"/>
    <w:rsid w:val="005E114F"/>
    <w:rsid w:val="005E1962"/>
    <w:rsid w:val="005E1C7E"/>
    <w:rsid w:val="005E1F06"/>
    <w:rsid w:val="005E20FD"/>
    <w:rsid w:val="005E25CC"/>
    <w:rsid w:val="005E2AD5"/>
    <w:rsid w:val="005E30D6"/>
    <w:rsid w:val="005E320F"/>
    <w:rsid w:val="005E3685"/>
    <w:rsid w:val="005E3F36"/>
    <w:rsid w:val="005E4719"/>
    <w:rsid w:val="005E49CC"/>
    <w:rsid w:val="005E5132"/>
    <w:rsid w:val="005E54DD"/>
    <w:rsid w:val="005E5784"/>
    <w:rsid w:val="005E5974"/>
    <w:rsid w:val="005E62F5"/>
    <w:rsid w:val="005E6513"/>
    <w:rsid w:val="005E65D1"/>
    <w:rsid w:val="005E796F"/>
    <w:rsid w:val="005E7A37"/>
    <w:rsid w:val="005F031E"/>
    <w:rsid w:val="005F0631"/>
    <w:rsid w:val="005F0F64"/>
    <w:rsid w:val="005F1144"/>
    <w:rsid w:val="005F137B"/>
    <w:rsid w:val="005F1E90"/>
    <w:rsid w:val="005F33E3"/>
    <w:rsid w:val="005F3945"/>
    <w:rsid w:val="005F3A35"/>
    <w:rsid w:val="005F3D9B"/>
    <w:rsid w:val="005F3F1D"/>
    <w:rsid w:val="005F45BE"/>
    <w:rsid w:val="005F4FF2"/>
    <w:rsid w:val="005F50A6"/>
    <w:rsid w:val="005F5F39"/>
    <w:rsid w:val="005F5F41"/>
    <w:rsid w:val="005F5FFF"/>
    <w:rsid w:val="005F6079"/>
    <w:rsid w:val="005F687A"/>
    <w:rsid w:val="005F70B6"/>
    <w:rsid w:val="005F70F9"/>
    <w:rsid w:val="005F7662"/>
    <w:rsid w:val="005F786A"/>
    <w:rsid w:val="005F7F87"/>
    <w:rsid w:val="00600EB5"/>
    <w:rsid w:val="00601483"/>
    <w:rsid w:val="00601D2A"/>
    <w:rsid w:val="00601EBE"/>
    <w:rsid w:val="00602042"/>
    <w:rsid w:val="006020D2"/>
    <w:rsid w:val="006026E0"/>
    <w:rsid w:val="0060295A"/>
    <w:rsid w:val="00602BC2"/>
    <w:rsid w:val="00603314"/>
    <w:rsid w:val="00604BA2"/>
    <w:rsid w:val="0060523A"/>
    <w:rsid w:val="0060526C"/>
    <w:rsid w:val="00605DCE"/>
    <w:rsid w:val="00606621"/>
    <w:rsid w:val="006069A8"/>
    <w:rsid w:val="0060715A"/>
    <w:rsid w:val="0060736C"/>
    <w:rsid w:val="006074E4"/>
    <w:rsid w:val="00607A16"/>
    <w:rsid w:val="00607D0A"/>
    <w:rsid w:val="00610AFC"/>
    <w:rsid w:val="00610FBD"/>
    <w:rsid w:val="00612AE0"/>
    <w:rsid w:val="00612E81"/>
    <w:rsid w:val="00613450"/>
    <w:rsid w:val="00613DE8"/>
    <w:rsid w:val="00613EE4"/>
    <w:rsid w:val="006147AF"/>
    <w:rsid w:val="00614E21"/>
    <w:rsid w:val="0061570B"/>
    <w:rsid w:val="00615B8C"/>
    <w:rsid w:val="00617171"/>
    <w:rsid w:val="0061777C"/>
    <w:rsid w:val="0061784F"/>
    <w:rsid w:val="00617DB2"/>
    <w:rsid w:val="006204B7"/>
    <w:rsid w:val="00620A0B"/>
    <w:rsid w:val="00620B6F"/>
    <w:rsid w:val="00620C7D"/>
    <w:rsid w:val="00622C02"/>
    <w:rsid w:val="00622CBF"/>
    <w:rsid w:val="00623256"/>
    <w:rsid w:val="00623B26"/>
    <w:rsid w:val="00623C1F"/>
    <w:rsid w:val="00624180"/>
    <w:rsid w:val="00624625"/>
    <w:rsid w:val="006246E4"/>
    <w:rsid w:val="00624766"/>
    <w:rsid w:val="006254C3"/>
    <w:rsid w:val="00625ABA"/>
    <w:rsid w:val="006262E4"/>
    <w:rsid w:val="00627106"/>
    <w:rsid w:val="00627A33"/>
    <w:rsid w:val="00630794"/>
    <w:rsid w:val="00630DA0"/>
    <w:rsid w:val="00631C2C"/>
    <w:rsid w:val="00631D7B"/>
    <w:rsid w:val="00631D7E"/>
    <w:rsid w:val="0063205E"/>
    <w:rsid w:val="006321B1"/>
    <w:rsid w:val="00632687"/>
    <w:rsid w:val="00632777"/>
    <w:rsid w:val="00632FE2"/>
    <w:rsid w:val="006342B5"/>
    <w:rsid w:val="00634822"/>
    <w:rsid w:val="0063502F"/>
    <w:rsid w:val="00635566"/>
    <w:rsid w:val="00635942"/>
    <w:rsid w:val="00636EE5"/>
    <w:rsid w:val="00636F0B"/>
    <w:rsid w:val="0063744A"/>
    <w:rsid w:val="006377FB"/>
    <w:rsid w:val="00637C81"/>
    <w:rsid w:val="00637DB3"/>
    <w:rsid w:val="00640150"/>
    <w:rsid w:val="0064079C"/>
    <w:rsid w:val="00640ACC"/>
    <w:rsid w:val="00640DA6"/>
    <w:rsid w:val="006414C9"/>
    <w:rsid w:val="00641BF4"/>
    <w:rsid w:val="00642526"/>
    <w:rsid w:val="00642553"/>
    <w:rsid w:val="00642FA2"/>
    <w:rsid w:val="006431B8"/>
    <w:rsid w:val="00643622"/>
    <w:rsid w:val="0064379B"/>
    <w:rsid w:val="00643A5E"/>
    <w:rsid w:val="00644093"/>
    <w:rsid w:val="00644562"/>
    <w:rsid w:val="0064462D"/>
    <w:rsid w:val="00644A79"/>
    <w:rsid w:val="00644BAF"/>
    <w:rsid w:val="00644E47"/>
    <w:rsid w:val="00645284"/>
    <w:rsid w:val="0064583D"/>
    <w:rsid w:val="00646127"/>
    <w:rsid w:val="00646C28"/>
    <w:rsid w:val="0064775D"/>
    <w:rsid w:val="0065018A"/>
    <w:rsid w:val="006501B0"/>
    <w:rsid w:val="0065051C"/>
    <w:rsid w:val="00650974"/>
    <w:rsid w:val="00650FDB"/>
    <w:rsid w:val="00651343"/>
    <w:rsid w:val="00651F54"/>
    <w:rsid w:val="00652023"/>
    <w:rsid w:val="00652283"/>
    <w:rsid w:val="00652663"/>
    <w:rsid w:val="00654854"/>
    <w:rsid w:val="006548B4"/>
    <w:rsid w:val="00654906"/>
    <w:rsid w:val="00656942"/>
    <w:rsid w:val="00656C7A"/>
    <w:rsid w:val="006572EF"/>
    <w:rsid w:val="006577CB"/>
    <w:rsid w:val="00660E4F"/>
    <w:rsid w:val="00661046"/>
    <w:rsid w:val="006620EB"/>
    <w:rsid w:val="00662631"/>
    <w:rsid w:val="00663ECA"/>
    <w:rsid w:val="00664175"/>
    <w:rsid w:val="006646AA"/>
    <w:rsid w:val="00664E46"/>
    <w:rsid w:val="00664F05"/>
    <w:rsid w:val="00666704"/>
    <w:rsid w:val="006670C1"/>
    <w:rsid w:val="006670D2"/>
    <w:rsid w:val="00667381"/>
    <w:rsid w:val="00667E18"/>
    <w:rsid w:val="0067081F"/>
    <w:rsid w:val="00670D98"/>
    <w:rsid w:val="00671B03"/>
    <w:rsid w:val="00671C3C"/>
    <w:rsid w:val="00671E63"/>
    <w:rsid w:val="00672435"/>
    <w:rsid w:val="0067327E"/>
    <w:rsid w:val="006737F7"/>
    <w:rsid w:val="0067381C"/>
    <w:rsid w:val="00673A66"/>
    <w:rsid w:val="00674990"/>
    <w:rsid w:val="00674BBF"/>
    <w:rsid w:val="00675ADA"/>
    <w:rsid w:val="00676527"/>
    <w:rsid w:val="00676838"/>
    <w:rsid w:val="006768B3"/>
    <w:rsid w:val="006769B6"/>
    <w:rsid w:val="00676B40"/>
    <w:rsid w:val="0068096E"/>
    <w:rsid w:val="00680D91"/>
    <w:rsid w:val="00681074"/>
    <w:rsid w:val="00681199"/>
    <w:rsid w:val="006811A3"/>
    <w:rsid w:val="0068121A"/>
    <w:rsid w:val="006828E3"/>
    <w:rsid w:val="0068296C"/>
    <w:rsid w:val="00682CBE"/>
    <w:rsid w:val="00682FA3"/>
    <w:rsid w:val="006831D6"/>
    <w:rsid w:val="00683A68"/>
    <w:rsid w:val="00683B48"/>
    <w:rsid w:val="00683F13"/>
    <w:rsid w:val="006842D5"/>
    <w:rsid w:val="00685331"/>
    <w:rsid w:val="006857EF"/>
    <w:rsid w:val="00685D8B"/>
    <w:rsid w:val="006867ED"/>
    <w:rsid w:val="0068680B"/>
    <w:rsid w:val="0068693F"/>
    <w:rsid w:val="006876D6"/>
    <w:rsid w:val="00687F66"/>
    <w:rsid w:val="00690528"/>
    <w:rsid w:val="0069090C"/>
    <w:rsid w:val="00690A75"/>
    <w:rsid w:val="00690A79"/>
    <w:rsid w:val="00690DCE"/>
    <w:rsid w:val="00690E38"/>
    <w:rsid w:val="006913FE"/>
    <w:rsid w:val="0069145B"/>
    <w:rsid w:val="00692748"/>
    <w:rsid w:val="00692A02"/>
    <w:rsid w:val="00692BBD"/>
    <w:rsid w:val="00692DBD"/>
    <w:rsid w:val="00693A7A"/>
    <w:rsid w:val="00694084"/>
    <w:rsid w:val="00694361"/>
    <w:rsid w:val="00694A81"/>
    <w:rsid w:val="00695AF5"/>
    <w:rsid w:val="00695CF4"/>
    <w:rsid w:val="00696800"/>
    <w:rsid w:val="00697112"/>
    <w:rsid w:val="0069751C"/>
    <w:rsid w:val="0069783B"/>
    <w:rsid w:val="00697A25"/>
    <w:rsid w:val="00697A6A"/>
    <w:rsid w:val="006A1151"/>
    <w:rsid w:val="006A1F19"/>
    <w:rsid w:val="006A28BC"/>
    <w:rsid w:val="006A2E86"/>
    <w:rsid w:val="006A34C3"/>
    <w:rsid w:val="006A4759"/>
    <w:rsid w:val="006A48BD"/>
    <w:rsid w:val="006A496E"/>
    <w:rsid w:val="006A4E62"/>
    <w:rsid w:val="006A504D"/>
    <w:rsid w:val="006A5FAE"/>
    <w:rsid w:val="006A61CF"/>
    <w:rsid w:val="006A6F50"/>
    <w:rsid w:val="006A7356"/>
    <w:rsid w:val="006A76B5"/>
    <w:rsid w:val="006A77F2"/>
    <w:rsid w:val="006A7BC5"/>
    <w:rsid w:val="006B0515"/>
    <w:rsid w:val="006B05CF"/>
    <w:rsid w:val="006B07C1"/>
    <w:rsid w:val="006B0B0E"/>
    <w:rsid w:val="006B1554"/>
    <w:rsid w:val="006B248D"/>
    <w:rsid w:val="006B2639"/>
    <w:rsid w:val="006B332A"/>
    <w:rsid w:val="006B35CF"/>
    <w:rsid w:val="006B38F3"/>
    <w:rsid w:val="006B42FD"/>
    <w:rsid w:val="006B490D"/>
    <w:rsid w:val="006B4D12"/>
    <w:rsid w:val="006B532B"/>
    <w:rsid w:val="006B5D26"/>
    <w:rsid w:val="006B60A9"/>
    <w:rsid w:val="006B628B"/>
    <w:rsid w:val="006B691B"/>
    <w:rsid w:val="006B7BDA"/>
    <w:rsid w:val="006B7F73"/>
    <w:rsid w:val="006C1A88"/>
    <w:rsid w:val="006C1E1E"/>
    <w:rsid w:val="006C20CA"/>
    <w:rsid w:val="006C257F"/>
    <w:rsid w:val="006C286A"/>
    <w:rsid w:val="006C3691"/>
    <w:rsid w:val="006C3DDF"/>
    <w:rsid w:val="006C539B"/>
    <w:rsid w:val="006C57F4"/>
    <w:rsid w:val="006C5A85"/>
    <w:rsid w:val="006C5BC7"/>
    <w:rsid w:val="006C5F99"/>
    <w:rsid w:val="006C64E0"/>
    <w:rsid w:val="006C6B0E"/>
    <w:rsid w:val="006C72A2"/>
    <w:rsid w:val="006C77D5"/>
    <w:rsid w:val="006C7837"/>
    <w:rsid w:val="006C7D75"/>
    <w:rsid w:val="006D0564"/>
    <w:rsid w:val="006D056C"/>
    <w:rsid w:val="006D14F9"/>
    <w:rsid w:val="006D22A6"/>
    <w:rsid w:val="006D2EBB"/>
    <w:rsid w:val="006D3159"/>
    <w:rsid w:val="006D35B7"/>
    <w:rsid w:val="006D377F"/>
    <w:rsid w:val="006D385D"/>
    <w:rsid w:val="006D3D0F"/>
    <w:rsid w:val="006D4EE8"/>
    <w:rsid w:val="006D52FF"/>
    <w:rsid w:val="006D5C43"/>
    <w:rsid w:val="006D616F"/>
    <w:rsid w:val="006D6566"/>
    <w:rsid w:val="006D65C7"/>
    <w:rsid w:val="006D727E"/>
    <w:rsid w:val="006D762E"/>
    <w:rsid w:val="006D7D0A"/>
    <w:rsid w:val="006E0256"/>
    <w:rsid w:val="006E08A7"/>
    <w:rsid w:val="006E08B8"/>
    <w:rsid w:val="006E0E83"/>
    <w:rsid w:val="006E0EA9"/>
    <w:rsid w:val="006E1828"/>
    <w:rsid w:val="006E2284"/>
    <w:rsid w:val="006E237C"/>
    <w:rsid w:val="006E2479"/>
    <w:rsid w:val="006E29BA"/>
    <w:rsid w:val="006E37D9"/>
    <w:rsid w:val="006E4EA1"/>
    <w:rsid w:val="006E5B97"/>
    <w:rsid w:val="006E6118"/>
    <w:rsid w:val="006E6B3F"/>
    <w:rsid w:val="006E6BC7"/>
    <w:rsid w:val="006E6E2B"/>
    <w:rsid w:val="006E7152"/>
    <w:rsid w:val="006E79A5"/>
    <w:rsid w:val="006E7C9D"/>
    <w:rsid w:val="006E7E84"/>
    <w:rsid w:val="006F071D"/>
    <w:rsid w:val="006F14C5"/>
    <w:rsid w:val="006F2588"/>
    <w:rsid w:val="006F27E4"/>
    <w:rsid w:val="006F2A2A"/>
    <w:rsid w:val="006F2CFA"/>
    <w:rsid w:val="006F2DE5"/>
    <w:rsid w:val="006F4068"/>
    <w:rsid w:val="006F40F4"/>
    <w:rsid w:val="006F53CF"/>
    <w:rsid w:val="006F6955"/>
    <w:rsid w:val="006F6ACD"/>
    <w:rsid w:val="006F76CD"/>
    <w:rsid w:val="006F7D25"/>
    <w:rsid w:val="007006BA"/>
    <w:rsid w:val="00701101"/>
    <w:rsid w:val="00701D9B"/>
    <w:rsid w:val="007020D8"/>
    <w:rsid w:val="00702151"/>
    <w:rsid w:val="0070265E"/>
    <w:rsid w:val="0070288A"/>
    <w:rsid w:val="00702AD5"/>
    <w:rsid w:val="00702D6C"/>
    <w:rsid w:val="007037D5"/>
    <w:rsid w:val="0070539A"/>
    <w:rsid w:val="007061C0"/>
    <w:rsid w:val="007063DC"/>
    <w:rsid w:val="007069EB"/>
    <w:rsid w:val="00707E46"/>
    <w:rsid w:val="00710921"/>
    <w:rsid w:val="0071098A"/>
    <w:rsid w:val="007111AA"/>
    <w:rsid w:val="0071147A"/>
    <w:rsid w:val="007115F3"/>
    <w:rsid w:val="007115F4"/>
    <w:rsid w:val="0071194F"/>
    <w:rsid w:val="00712570"/>
    <w:rsid w:val="00712D17"/>
    <w:rsid w:val="007134FB"/>
    <w:rsid w:val="00713E22"/>
    <w:rsid w:val="00714119"/>
    <w:rsid w:val="0071465C"/>
    <w:rsid w:val="007146B8"/>
    <w:rsid w:val="00714AE1"/>
    <w:rsid w:val="00714E9F"/>
    <w:rsid w:val="00715BA5"/>
    <w:rsid w:val="00715DCB"/>
    <w:rsid w:val="007164DD"/>
    <w:rsid w:val="00716817"/>
    <w:rsid w:val="00716A8D"/>
    <w:rsid w:val="00716D9A"/>
    <w:rsid w:val="00717F21"/>
    <w:rsid w:val="007201A7"/>
    <w:rsid w:val="0072052A"/>
    <w:rsid w:val="00720580"/>
    <w:rsid w:val="00720AE7"/>
    <w:rsid w:val="00720E8D"/>
    <w:rsid w:val="00721391"/>
    <w:rsid w:val="007218CF"/>
    <w:rsid w:val="007219A7"/>
    <w:rsid w:val="00721DD8"/>
    <w:rsid w:val="00722198"/>
    <w:rsid w:val="007223EC"/>
    <w:rsid w:val="00722499"/>
    <w:rsid w:val="0072251F"/>
    <w:rsid w:val="00722751"/>
    <w:rsid w:val="007242A5"/>
    <w:rsid w:val="007245CD"/>
    <w:rsid w:val="00724F57"/>
    <w:rsid w:val="00726056"/>
    <w:rsid w:val="00726255"/>
    <w:rsid w:val="00727308"/>
    <w:rsid w:val="0072779D"/>
    <w:rsid w:val="0072786C"/>
    <w:rsid w:val="00727CAE"/>
    <w:rsid w:val="00727FCA"/>
    <w:rsid w:val="0073102A"/>
    <w:rsid w:val="0073166E"/>
    <w:rsid w:val="007316AE"/>
    <w:rsid w:val="00731A40"/>
    <w:rsid w:val="007327B1"/>
    <w:rsid w:val="00732FF4"/>
    <w:rsid w:val="00733384"/>
    <w:rsid w:val="00733403"/>
    <w:rsid w:val="00733544"/>
    <w:rsid w:val="007336C6"/>
    <w:rsid w:val="00733895"/>
    <w:rsid w:val="00733C6D"/>
    <w:rsid w:val="00733F08"/>
    <w:rsid w:val="007348C1"/>
    <w:rsid w:val="0073516B"/>
    <w:rsid w:val="007360A8"/>
    <w:rsid w:val="00736C82"/>
    <w:rsid w:val="00736E80"/>
    <w:rsid w:val="00736EAF"/>
    <w:rsid w:val="007373DB"/>
    <w:rsid w:val="00737808"/>
    <w:rsid w:val="0074017E"/>
    <w:rsid w:val="00740BD3"/>
    <w:rsid w:val="007418C7"/>
    <w:rsid w:val="00741F6D"/>
    <w:rsid w:val="0074275D"/>
    <w:rsid w:val="00742BE4"/>
    <w:rsid w:val="00744084"/>
    <w:rsid w:val="0074432C"/>
    <w:rsid w:val="00744FEA"/>
    <w:rsid w:val="00745C8D"/>
    <w:rsid w:val="00746DAA"/>
    <w:rsid w:val="00750388"/>
    <w:rsid w:val="007503DD"/>
    <w:rsid w:val="00750556"/>
    <w:rsid w:val="00750FAC"/>
    <w:rsid w:val="007518D0"/>
    <w:rsid w:val="00751BCA"/>
    <w:rsid w:val="007524DF"/>
    <w:rsid w:val="0075296F"/>
    <w:rsid w:val="00752D97"/>
    <w:rsid w:val="00753CFC"/>
    <w:rsid w:val="007546CC"/>
    <w:rsid w:val="00754786"/>
    <w:rsid w:val="00754DDA"/>
    <w:rsid w:val="00754E86"/>
    <w:rsid w:val="00755E43"/>
    <w:rsid w:val="00756050"/>
    <w:rsid w:val="00756514"/>
    <w:rsid w:val="0075663F"/>
    <w:rsid w:val="007573E1"/>
    <w:rsid w:val="00760946"/>
    <w:rsid w:val="00760AF2"/>
    <w:rsid w:val="00760EE4"/>
    <w:rsid w:val="007611C7"/>
    <w:rsid w:val="00761F16"/>
    <w:rsid w:val="007623BC"/>
    <w:rsid w:val="0076292C"/>
    <w:rsid w:val="00763099"/>
    <w:rsid w:val="0076325E"/>
    <w:rsid w:val="00763A3E"/>
    <w:rsid w:val="00763CED"/>
    <w:rsid w:val="00763F51"/>
    <w:rsid w:val="007644A4"/>
    <w:rsid w:val="007649DB"/>
    <w:rsid w:val="00764A2B"/>
    <w:rsid w:val="00764A8D"/>
    <w:rsid w:val="00764C21"/>
    <w:rsid w:val="007658D0"/>
    <w:rsid w:val="0076593D"/>
    <w:rsid w:val="00765B87"/>
    <w:rsid w:val="00766D85"/>
    <w:rsid w:val="00767AD8"/>
    <w:rsid w:val="00767B23"/>
    <w:rsid w:val="00767B7D"/>
    <w:rsid w:val="00767B8F"/>
    <w:rsid w:val="00767C8B"/>
    <w:rsid w:val="00767E7B"/>
    <w:rsid w:val="007705EF"/>
    <w:rsid w:val="00770AAA"/>
    <w:rsid w:val="00770F7D"/>
    <w:rsid w:val="00771C67"/>
    <w:rsid w:val="007721D1"/>
    <w:rsid w:val="00772347"/>
    <w:rsid w:val="00772777"/>
    <w:rsid w:val="00772CBC"/>
    <w:rsid w:val="00772EE2"/>
    <w:rsid w:val="007732E6"/>
    <w:rsid w:val="007733A7"/>
    <w:rsid w:val="00773745"/>
    <w:rsid w:val="00773A67"/>
    <w:rsid w:val="00773AD1"/>
    <w:rsid w:val="00775138"/>
    <w:rsid w:val="0077572A"/>
    <w:rsid w:val="00775F6F"/>
    <w:rsid w:val="007767B0"/>
    <w:rsid w:val="00776C65"/>
    <w:rsid w:val="00776FB7"/>
    <w:rsid w:val="007770D4"/>
    <w:rsid w:val="00777AEE"/>
    <w:rsid w:val="007806A6"/>
    <w:rsid w:val="00780AAB"/>
    <w:rsid w:val="00780D0B"/>
    <w:rsid w:val="00780E8F"/>
    <w:rsid w:val="007815B6"/>
    <w:rsid w:val="00781677"/>
    <w:rsid w:val="00781F10"/>
    <w:rsid w:val="00782035"/>
    <w:rsid w:val="00784D9D"/>
    <w:rsid w:val="00786079"/>
    <w:rsid w:val="007865B9"/>
    <w:rsid w:val="00786919"/>
    <w:rsid w:val="00786D4C"/>
    <w:rsid w:val="00787522"/>
    <w:rsid w:val="007879A6"/>
    <w:rsid w:val="00787A7E"/>
    <w:rsid w:val="00790346"/>
    <w:rsid w:val="0079095D"/>
    <w:rsid w:val="00790DED"/>
    <w:rsid w:val="00791769"/>
    <w:rsid w:val="00791DA5"/>
    <w:rsid w:val="00791E69"/>
    <w:rsid w:val="00793154"/>
    <w:rsid w:val="00793426"/>
    <w:rsid w:val="00793D4C"/>
    <w:rsid w:val="00794344"/>
    <w:rsid w:val="00795B4B"/>
    <w:rsid w:val="00795BDE"/>
    <w:rsid w:val="007962C1"/>
    <w:rsid w:val="007967D0"/>
    <w:rsid w:val="007974ED"/>
    <w:rsid w:val="00797745"/>
    <w:rsid w:val="00797823"/>
    <w:rsid w:val="00797998"/>
    <w:rsid w:val="00797A9B"/>
    <w:rsid w:val="007A068C"/>
    <w:rsid w:val="007A092F"/>
    <w:rsid w:val="007A1128"/>
    <w:rsid w:val="007A1183"/>
    <w:rsid w:val="007A11A6"/>
    <w:rsid w:val="007A138B"/>
    <w:rsid w:val="007A14F5"/>
    <w:rsid w:val="007A1DA6"/>
    <w:rsid w:val="007A24E8"/>
    <w:rsid w:val="007A2784"/>
    <w:rsid w:val="007A2DBB"/>
    <w:rsid w:val="007A37CA"/>
    <w:rsid w:val="007A3F57"/>
    <w:rsid w:val="007A4814"/>
    <w:rsid w:val="007A4BA5"/>
    <w:rsid w:val="007A4C2E"/>
    <w:rsid w:val="007A54E3"/>
    <w:rsid w:val="007A60C2"/>
    <w:rsid w:val="007A63C7"/>
    <w:rsid w:val="007A67AB"/>
    <w:rsid w:val="007A67B3"/>
    <w:rsid w:val="007A70DB"/>
    <w:rsid w:val="007A7396"/>
    <w:rsid w:val="007A7552"/>
    <w:rsid w:val="007A76DF"/>
    <w:rsid w:val="007A779C"/>
    <w:rsid w:val="007A7B3F"/>
    <w:rsid w:val="007A7D0F"/>
    <w:rsid w:val="007B06C1"/>
    <w:rsid w:val="007B0B1E"/>
    <w:rsid w:val="007B0E64"/>
    <w:rsid w:val="007B1DA6"/>
    <w:rsid w:val="007B209F"/>
    <w:rsid w:val="007B242B"/>
    <w:rsid w:val="007B24C2"/>
    <w:rsid w:val="007B2DD9"/>
    <w:rsid w:val="007B3877"/>
    <w:rsid w:val="007B3FC5"/>
    <w:rsid w:val="007B462D"/>
    <w:rsid w:val="007B4B2D"/>
    <w:rsid w:val="007B4FEF"/>
    <w:rsid w:val="007B55FA"/>
    <w:rsid w:val="007B583C"/>
    <w:rsid w:val="007B5D07"/>
    <w:rsid w:val="007B6065"/>
    <w:rsid w:val="007B6275"/>
    <w:rsid w:val="007B62CF"/>
    <w:rsid w:val="007B703E"/>
    <w:rsid w:val="007B7385"/>
    <w:rsid w:val="007B79DF"/>
    <w:rsid w:val="007C1942"/>
    <w:rsid w:val="007C1A59"/>
    <w:rsid w:val="007C1EFE"/>
    <w:rsid w:val="007C27E9"/>
    <w:rsid w:val="007C4426"/>
    <w:rsid w:val="007C4561"/>
    <w:rsid w:val="007C5028"/>
    <w:rsid w:val="007C516F"/>
    <w:rsid w:val="007C5971"/>
    <w:rsid w:val="007C5A62"/>
    <w:rsid w:val="007C5EAE"/>
    <w:rsid w:val="007C66F2"/>
    <w:rsid w:val="007C705D"/>
    <w:rsid w:val="007C77DF"/>
    <w:rsid w:val="007D013B"/>
    <w:rsid w:val="007D0571"/>
    <w:rsid w:val="007D0AC4"/>
    <w:rsid w:val="007D0D18"/>
    <w:rsid w:val="007D0D9F"/>
    <w:rsid w:val="007D10F9"/>
    <w:rsid w:val="007D18C9"/>
    <w:rsid w:val="007D2110"/>
    <w:rsid w:val="007D28AA"/>
    <w:rsid w:val="007D3A5D"/>
    <w:rsid w:val="007D40C3"/>
    <w:rsid w:val="007D4636"/>
    <w:rsid w:val="007D47B3"/>
    <w:rsid w:val="007D4BB3"/>
    <w:rsid w:val="007D4EBD"/>
    <w:rsid w:val="007D4FEF"/>
    <w:rsid w:val="007D5119"/>
    <w:rsid w:val="007D5464"/>
    <w:rsid w:val="007D58D6"/>
    <w:rsid w:val="007D5C4D"/>
    <w:rsid w:val="007D5D4F"/>
    <w:rsid w:val="007D5E04"/>
    <w:rsid w:val="007D60E0"/>
    <w:rsid w:val="007D63F2"/>
    <w:rsid w:val="007D643C"/>
    <w:rsid w:val="007D7AB9"/>
    <w:rsid w:val="007E0030"/>
    <w:rsid w:val="007E0511"/>
    <w:rsid w:val="007E08E2"/>
    <w:rsid w:val="007E0F18"/>
    <w:rsid w:val="007E17D8"/>
    <w:rsid w:val="007E189D"/>
    <w:rsid w:val="007E2184"/>
    <w:rsid w:val="007E2318"/>
    <w:rsid w:val="007E299F"/>
    <w:rsid w:val="007E402B"/>
    <w:rsid w:val="007E404F"/>
    <w:rsid w:val="007E4FE0"/>
    <w:rsid w:val="007E51DC"/>
    <w:rsid w:val="007E58C7"/>
    <w:rsid w:val="007E6E69"/>
    <w:rsid w:val="007E70EB"/>
    <w:rsid w:val="007E72F8"/>
    <w:rsid w:val="007E746A"/>
    <w:rsid w:val="007E7847"/>
    <w:rsid w:val="007E7A44"/>
    <w:rsid w:val="007E7F77"/>
    <w:rsid w:val="007F0997"/>
    <w:rsid w:val="007F0A80"/>
    <w:rsid w:val="007F10A6"/>
    <w:rsid w:val="007F14F5"/>
    <w:rsid w:val="007F1756"/>
    <w:rsid w:val="007F20A8"/>
    <w:rsid w:val="007F28A1"/>
    <w:rsid w:val="007F3891"/>
    <w:rsid w:val="007F45B0"/>
    <w:rsid w:val="007F46B4"/>
    <w:rsid w:val="007F4FEA"/>
    <w:rsid w:val="007F5142"/>
    <w:rsid w:val="007F58D4"/>
    <w:rsid w:val="007F5E9B"/>
    <w:rsid w:val="007F69E1"/>
    <w:rsid w:val="007F6CD6"/>
    <w:rsid w:val="007F6DB6"/>
    <w:rsid w:val="007F712C"/>
    <w:rsid w:val="007F73BC"/>
    <w:rsid w:val="007F7861"/>
    <w:rsid w:val="007F79D7"/>
    <w:rsid w:val="00800AD1"/>
    <w:rsid w:val="008012E8"/>
    <w:rsid w:val="00801964"/>
    <w:rsid w:val="008019A6"/>
    <w:rsid w:val="008020DB"/>
    <w:rsid w:val="00802A23"/>
    <w:rsid w:val="00802EEC"/>
    <w:rsid w:val="00803076"/>
    <w:rsid w:val="008031CF"/>
    <w:rsid w:val="00803287"/>
    <w:rsid w:val="00803428"/>
    <w:rsid w:val="00803545"/>
    <w:rsid w:val="0080374A"/>
    <w:rsid w:val="00803B44"/>
    <w:rsid w:val="008040DA"/>
    <w:rsid w:val="00804623"/>
    <w:rsid w:val="0080468A"/>
    <w:rsid w:val="00804A23"/>
    <w:rsid w:val="00804FE0"/>
    <w:rsid w:val="00805014"/>
    <w:rsid w:val="0080530B"/>
    <w:rsid w:val="008068A8"/>
    <w:rsid w:val="00806AC9"/>
    <w:rsid w:val="00806E2F"/>
    <w:rsid w:val="0080710F"/>
    <w:rsid w:val="008073BC"/>
    <w:rsid w:val="00807800"/>
    <w:rsid w:val="008100CB"/>
    <w:rsid w:val="00810227"/>
    <w:rsid w:val="0081030C"/>
    <w:rsid w:val="008109DE"/>
    <w:rsid w:val="0081100E"/>
    <w:rsid w:val="0081112F"/>
    <w:rsid w:val="00811376"/>
    <w:rsid w:val="00811712"/>
    <w:rsid w:val="00812C35"/>
    <w:rsid w:val="00813430"/>
    <w:rsid w:val="00813DA5"/>
    <w:rsid w:val="008145DF"/>
    <w:rsid w:val="008150ED"/>
    <w:rsid w:val="008152F7"/>
    <w:rsid w:val="0081587E"/>
    <w:rsid w:val="0081640B"/>
    <w:rsid w:val="008166B3"/>
    <w:rsid w:val="008166FB"/>
    <w:rsid w:val="00816DAC"/>
    <w:rsid w:val="00816E13"/>
    <w:rsid w:val="0081735B"/>
    <w:rsid w:val="008176FD"/>
    <w:rsid w:val="008177B6"/>
    <w:rsid w:val="008209E7"/>
    <w:rsid w:val="008210E0"/>
    <w:rsid w:val="0082349E"/>
    <w:rsid w:val="00824894"/>
    <w:rsid w:val="00825593"/>
    <w:rsid w:val="00825933"/>
    <w:rsid w:val="0082599A"/>
    <w:rsid w:val="00826B3F"/>
    <w:rsid w:val="008275E0"/>
    <w:rsid w:val="008275F0"/>
    <w:rsid w:val="00827928"/>
    <w:rsid w:val="00827C14"/>
    <w:rsid w:val="00827C1E"/>
    <w:rsid w:val="00827D5C"/>
    <w:rsid w:val="0083025F"/>
    <w:rsid w:val="00830C60"/>
    <w:rsid w:val="008312DE"/>
    <w:rsid w:val="0083151F"/>
    <w:rsid w:val="00831E42"/>
    <w:rsid w:val="00831E75"/>
    <w:rsid w:val="008327BD"/>
    <w:rsid w:val="00833E2A"/>
    <w:rsid w:val="00833F86"/>
    <w:rsid w:val="00833FB8"/>
    <w:rsid w:val="008341D1"/>
    <w:rsid w:val="008342C1"/>
    <w:rsid w:val="0083445D"/>
    <w:rsid w:val="00834B3B"/>
    <w:rsid w:val="008361F3"/>
    <w:rsid w:val="00836B83"/>
    <w:rsid w:val="0083716F"/>
    <w:rsid w:val="0083721E"/>
    <w:rsid w:val="008377DF"/>
    <w:rsid w:val="00840237"/>
    <w:rsid w:val="008407B8"/>
    <w:rsid w:val="0084086D"/>
    <w:rsid w:val="00841000"/>
    <w:rsid w:val="00841E45"/>
    <w:rsid w:val="0084225B"/>
    <w:rsid w:val="008427A4"/>
    <w:rsid w:val="008437F2"/>
    <w:rsid w:val="008439AD"/>
    <w:rsid w:val="00843FE9"/>
    <w:rsid w:val="008440C4"/>
    <w:rsid w:val="008441D4"/>
    <w:rsid w:val="00844EB7"/>
    <w:rsid w:val="00844FC2"/>
    <w:rsid w:val="008451BF"/>
    <w:rsid w:val="00845CCE"/>
    <w:rsid w:val="008464A4"/>
    <w:rsid w:val="00846ADB"/>
    <w:rsid w:val="008476A1"/>
    <w:rsid w:val="008477B6"/>
    <w:rsid w:val="0084780D"/>
    <w:rsid w:val="00847986"/>
    <w:rsid w:val="008503E5"/>
    <w:rsid w:val="00850537"/>
    <w:rsid w:val="00851A0E"/>
    <w:rsid w:val="00851C67"/>
    <w:rsid w:val="00851DC0"/>
    <w:rsid w:val="00851E76"/>
    <w:rsid w:val="00852579"/>
    <w:rsid w:val="008525BF"/>
    <w:rsid w:val="008539C5"/>
    <w:rsid w:val="008547DF"/>
    <w:rsid w:val="00854AF9"/>
    <w:rsid w:val="00854B8B"/>
    <w:rsid w:val="00854FE8"/>
    <w:rsid w:val="00855153"/>
    <w:rsid w:val="00855E3D"/>
    <w:rsid w:val="0085611E"/>
    <w:rsid w:val="008564D4"/>
    <w:rsid w:val="00856668"/>
    <w:rsid w:val="00856C88"/>
    <w:rsid w:val="0085774E"/>
    <w:rsid w:val="00857C9E"/>
    <w:rsid w:val="00861C79"/>
    <w:rsid w:val="0086274C"/>
    <w:rsid w:val="008658D7"/>
    <w:rsid w:val="0086638F"/>
    <w:rsid w:val="00866D52"/>
    <w:rsid w:val="00866FE8"/>
    <w:rsid w:val="0086753B"/>
    <w:rsid w:val="008701B2"/>
    <w:rsid w:val="0087117D"/>
    <w:rsid w:val="00871C7B"/>
    <w:rsid w:val="00872C19"/>
    <w:rsid w:val="00872E78"/>
    <w:rsid w:val="00873F32"/>
    <w:rsid w:val="00874525"/>
    <w:rsid w:val="008747B9"/>
    <w:rsid w:val="00874E09"/>
    <w:rsid w:val="008753C5"/>
    <w:rsid w:val="008756AD"/>
    <w:rsid w:val="00875ABD"/>
    <w:rsid w:val="00875EF1"/>
    <w:rsid w:val="008760B0"/>
    <w:rsid w:val="00876441"/>
    <w:rsid w:val="00876773"/>
    <w:rsid w:val="00877BF2"/>
    <w:rsid w:val="00877C63"/>
    <w:rsid w:val="00877D44"/>
    <w:rsid w:val="008801B7"/>
    <w:rsid w:val="00880313"/>
    <w:rsid w:val="00881032"/>
    <w:rsid w:val="00881896"/>
    <w:rsid w:val="00881F78"/>
    <w:rsid w:val="008821FE"/>
    <w:rsid w:val="00882E25"/>
    <w:rsid w:val="0088318E"/>
    <w:rsid w:val="00883492"/>
    <w:rsid w:val="00883A72"/>
    <w:rsid w:val="00883E2A"/>
    <w:rsid w:val="00884122"/>
    <w:rsid w:val="00884166"/>
    <w:rsid w:val="00884926"/>
    <w:rsid w:val="00884A13"/>
    <w:rsid w:val="008851AB"/>
    <w:rsid w:val="0088522B"/>
    <w:rsid w:val="00885540"/>
    <w:rsid w:val="00885618"/>
    <w:rsid w:val="00885FB8"/>
    <w:rsid w:val="00885FBF"/>
    <w:rsid w:val="00886418"/>
    <w:rsid w:val="0088681B"/>
    <w:rsid w:val="0088697F"/>
    <w:rsid w:val="00887323"/>
    <w:rsid w:val="00887C60"/>
    <w:rsid w:val="0089002F"/>
    <w:rsid w:val="00890075"/>
    <w:rsid w:val="00890340"/>
    <w:rsid w:val="00890693"/>
    <w:rsid w:val="00890DEF"/>
    <w:rsid w:val="008911F2"/>
    <w:rsid w:val="008919AE"/>
    <w:rsid w:val="00891E39"/>
    <w:rsid w:val="00891F46"/>
    <w:rsid w:val="0089204A"/>
    <w:rsid w:val="0089243D"/>
    <w:rsid w:val="00892D6A"/>
    <w:rsid w:val="00892D85"/>
    <w:rsid w:val="00892D9C"/>
    <w:rsid w:val="00892DC3"/>
    <w:rsid w:val="00892F4F"/>
    <w:rsid w:val="008933D1"/>
    <w:rsid w:val="008935BF"/>
    <w:rsid w:val="00894268"/>
    <w:rsid w:val="008953D9"/>
    <w:rsid w:val="008955BC"/>
    <w:rsid w:val="00895894"/>
    <w:rsid w:val="00896A45"/>
    <w:rsid w:val="00896A56"/>
    <w:rsid w:val="008976A1"/>
    <w:rsid w:val="008A0F16"/>
    <w:rsid w:val="008A23F9"/>
    <w:rsid w:val="008A32FE"/>
    <w:rsid w:val="008A33BD"/>
    <w:rsid w:val="008A362D"/>
    <w:rsid w:val="008A3D00"/>
    <w:rsid w:val="008A3DCD"/>
    <w:rsid w:val="008A4077"/>
    <w:rsid w:val="008A4431"/>
    <w:rsid w:val="008A4DC2"/>
    <w:rsid w:val="008A5F4E"/>
    <w:rsid w:val="008A6E7D"/>
    <w:rsid w:val="008A7359"/>
    <w:rsid w:val="008A7724"/>
    <w:rsid w:val="008A7946"/>
    <w:rsid w:val="008A7CCC"/>
    <w:rsid w:val="008A7FD0"/>
    <w:rsid w:val="008B01E2"/>
    <w:rsid w:val="008B0AA6"/>
    <w:rsid w:val="008B1068"/>
    <w:rsid w:val="008B1435"/>
    <w:rsid w:val="008B177F"/>
    <w:rsid w:val="008B49A3"/>
    <w:rsid w:val="008B51E7"/>
    <w:rsid w:val="008B52D2"/>
    <w:rsid w:val="008B67B7"/>
    <w:rsid w:val="008B6D5A"/>
    <w:rsid w:val="008B79B9"/>
    <w:rsid w:val="008B79ED"/>
    <w:rsid w:val="008B7E36"/>
    <w:rsid w:val="008C0EA5"/>
    <w:rsid w:val="008C27C0"/>
    <w:rsid w:val="008C27F8"/>
    <w:rsid w:val="008C2D43"/>
    <w:rsid w:val="008C2D6D"/>
    <w:rsid w:val="008C38DC"/>
    <w:rsid w:val="008C42C5"/>
    <w:rsid w:val="008C4A17"/>
    <w:rsid w:val="008C4AB2"/>
    <w:rsid w:val="008C4E53"/>
    <w:rsid w:val="008C514C"/>
    <w:rsid w:val="008C51C6"/>
    <w:rsid w:val="008C51ED"/>
    <w:rsid w:val="008C544F"/>
    <w:rsid w:val="008C5482"/>
    <w:rsid w:val="008C5E61"/>
    <w:rsid w:val="008C629E"/>
    <w:rsid w:val="008C65F5"/>
    <w:rsid w:val="008C6856"/>
    <w:rsid w:val="008C77F5"/>
    <w:rsid w:val="008D04A1"/>
    <w:rsid w:val="008D06CE"/>
    <w:rsid w:val="008D0ED5"/>
    <w:rsid w:val="008D0F07"/>
    <w:rsid w:val="008D0FA8"/>
    <w:rsid w:val="008D10C7"/>
    <w:rsid w:val="008D1A8F"/>
    <w:rsid w:val="008D1AA3"/>
    <w:rsid w:val="008D1C64"/>
    <w:rsid w:val="008D1D44"/>
    <w:rsid w:val="008D226E"/>
    <w:rsid w:val="008D2845"/>
    <w:rsid w:val="008D3494"/>
    <w:rsid w:val="008D3BF8"/>
    <w:rsid w:val="008D3ECB"/>
    <w:rsid w:val="008D43D7"/>
    <w:rsid w:val="008D45DD"/>
    <w:rsid w:val="008D4793"/>
    <w:rsid w:val="008D5AEC"/>
    <w:rsid w:val="008D5BD6"/>
    <w:rsid w:val="008D5DF9"/>
    <w:rsid w:val="008D622A"/>
    <w:rsid w:val="008D71AD"/>
    <w:rsid w:val="008D75F1"/>
    <w:rsid w:val="008D778F"/>
    <w:rsid w:val="008D7951"/>
    <w:rsid w:val="008D7D87"/>
    <w:rsid w:val="008E1050"/>
    <w:rsid w:val="008E149A"/>
    <w:rsid w:val="008E2805"/>
    <w:rsid w:val="008E29BD"/>
    <w:rsid w:val="008E3725"/>
    <w:rsid w:val="008E3D1D"/>
    <w:rsid w:val="008E4155"/>
    <w:rsid w:val="008E419C"/>
    <w:rsid w:val="008E4F01"/>
    <w:rsid w:val="008E54B3"/>
    <w:rsid w:val="008E5551"/>
    <w:rsid w:val="008E5616"/>
    <w:rsid w:val="008E5776"/>
    <w:rsid w:val="008E5A9C"/>
    <w:rsid w:val="008E5AAD"/>
    <w:rsid w:val="008E675A"/>
    <w:rsid w:val="008E6859"/>
    <w:rsid w:val="008E7498"/>
    <w:rsid w:val="008E76C5"/>
    <w:rsid w:val="008E7AD5"/>
    <w:rsid w:val="008E7CB1"/>
    <w:rsid w:val="008F000C"/>
    <w:rsid w:val="008F004F"/>
    <w:rsid w:val="008F0107"/>
    <w:rsid w:val="008F04E4"/>
    <w:rsid w:val="008F06E7"/>
    <w:rsid w:val="008F0AFB"/>
    <w:rsid w:val="008F0DF7"/>
    <w:rsid w:val="008F1758"/>
    <w:rsid w:val="008F191B"/>
    <w:rsid w:val="008F1B04"/>
    <w:rsid w:val="008F2A00"/>
    <w:rsid w:val="008F2AC2"/>
    <w:rsid w:val="008F3494"/>
    <w:rsid w:val="008F34EE"/>
    <w:rsid w:val="008F3CF1"/>
    <w:rsid w:val="008F40A1"/>
    <w:rsid w:val="008F429F"/>
    <w:rsid w:val="008F4F37"/>
    <w:rsid w:val="008F5B5D"/>
    <w:rsid w:val="008F5DD2"/>
    <w:rsid w:val="008F65CD"/>
    <w:rsid w:val="008F6843"/>
    <w:rsid w:val="008F68A0"/>
    <w:rsid w:val="008F6A99"/>
    <w:rsid w:val="008F7167"/>
    <w:rsid w:val="008F7315"/>
    <w:rsid w:val="008F758F"/>
    <w:rsid w:val="008F7EF2"/>
    <w:rsid w:val="00900652"/>
    <w:rsid w:val="0090125B"/>
    <w:rsid w:val="0090134E"/>
    <w:rsid w:val="009013E5"/>
    <w:rsid w:val="00901483"/>
    <w:rsid w:val="0090200A"/>
    <w:rsid w:val="009021DF"/>
    <w:rsid w:val="00902483"/>
    <w:rsid w:val="00902795"/>
    <w:rsid w:val="00904828"/>
    <w:rsid w:val="009058B2"/>
    <w:rsid w:val="00905B62"/>
    <w:rsid w:val="00905D74"/>
    <w:rsid w:val="00907036"/>
    <w:rsid w:val="00907303"/>
    <w:rsid w:val="0090780E"/>
    <w:rsid w:val="0091022E"/>
    <w:rsid w:val="009103AD"/>
    <w:rsid w:val="00910F79"/>
    <w:rsid w:val="0091152D"/>
    <w:rsid w:val="00912EA5"/>
    <w:rsid w:val="00912EFD"/>
    <w:rsid w:val="00914457"/>
    <w:rsid w:val="00914EA8"/>
    <w:rsid w:val="009155B2"/>
    <w:rsid w:val="009159F5"/>
    <w:rsid w:val="00915A17"/>
    <w:rsid w:val="009162E2"/>
    <w:rsid w:val="00916CCA"/>
    <w:rsid w:val="00916D0E"/>
    <w:rsid w:val="00917368"/>
    <w:rsid w:val="009173CE"/>
    <w:rsid w:val="00917D9A"/>
    <w:rsid w:val="00917F01"/>
    <w:rsid w:val="00920347"/>
    <w:rsid w:val="00921523"/>
    <w:rsid w:val="00922136"/>
    <w:rsid w:val="00922216"/>
    <w:rsid w:val="00922828"/>
    <w:rsid w:val="00922A85"/>
    <w:rsid w:val="00922B45"/>
    <w:rsid w:val="00923DAB"/>
    <w:rsid w:val="0092409B"/>
    <w:rsid w:val="009246DA"/>
    <w:rsid w:val="00924AD5"/>
    <w:rsid w:val="009256A8"/>
    <w:rsid w:val="00925769"/>
    <w:rsid w:val="00925CD3"/>
    <w:rsid w:val="00926672"/>
    <w:rsid w:val="00926AD3"/>
    <w:rsid w:val="009276C2"/>
    <w:rsid w:val="00927F84"/>
    <w:rsid w:val="009300AF"/>
    <w:rsid w:val="009302D5"/>
    <w:rsid w:val="00930E61"/>
    <w:rsid w:val="009313CF"/>
    <w:rsid w:val="009316EF"/>
    <w:rsid w:val="00931AF6"/>
    <w:rsid w:val="00931EDE"/>
    <w:rsid w:val="009324F6"/>
    <w:rsid w:val="00933974"/>
    <w:rsid w:val="00933FAA"/>
    <w:rsid w:val="00934E6C"/>
    <w:rsid w:val="00934E93"/>
    <w:rsid w:val="00935060"/>
    <w:rsid w:val="00935502"/>
    <w:rsid w:val="009378AD"/>
    <w:rsid w:val="00940301"/>
    <w:rsid w:val="00940D7E"/>
    <w:rsid w:val="0094105A"/>
    <w:rsid w:val="00941277"/>
    <w:rsid w:val="00941A67"/>
    <w:rsid w:val="00941B2A"/>
    <w:rsid w:val="00941DFD"/>
    <w:rsid w:val="00941E20"/>
    <w:rsid w:val="00942334"/>
    <w:rsid w:val="00942789"/>
    <w:rsid w:val="009428F3"/>
    <w:rsid w:val="00942A05"/>
    <w:rsid w:val="00943647"/>
    <w:rsid w:val="00943A8B"/>
    <w:rsid w:val="0094456B"/>
    <w:rsid w:val="00944B06"/>
    <w:rsid w:val="00944E97"/>
    <w:rsid w:val="009454AF"/>
    <w:rsid w:val="00945BCD"/>
    <w:rsid w:val="0094628E"/>
    <w:rsid w:val="009469C3"/>
    <w:rsid w:val="00947A49"/>
    <w:rsid w:val="009504C9"/>
    <w:rsid w:val="009508DD"/>
    <w:rsid w:val="00950FD4"/>
    <w:rsid w:val="009514B0"/>
    <w:rsid w:val="00951C9E"/>
    <w:rsid w:val="009539F4"/>
    <w:rsid w:val="00954AAF"/>
    <w:rsid w:val="009557EF"/>
    <w:rsid w:val="00955C67"/>
    <w:rsid w:val="00956105"/>
    <w:rsid w:val="00956465"/>
    <w:rsid w:val="00956D63"/>
    <w:rsid w:val="00957B0C"/>
    <w:rsid w:val="009601D8"/>
    <w:rsid w:val="009602B9"/>
    <w:rsid w:val="0096168D"/>
    <w:rsid w:val="0096172D"/>
    <w:rsid w:val="0096181B"/>
    <w:rsid w:val="00961C6A"/>
    <w:rsid w:val="00961CD5"/>
    <w:rsid w:val="0096280E"/>
    <w:rsid w:val="00962827"/>
    <w:rsid w:val="00962AD0"/>
    <w:rsid w:val="00962EDD"/>
    <w:rsid w:val="009637B0"/>
    <w:rsid w:val="00963EF8"/>
    <w:rsid w:val="009640A7"/>
    <w:rsid w:val="00964276"/>
    <w:rsid w:val="0096428B"/>
    <w:rsid w:val="00964CAE"/>
    <w:rsid w:val="00965101"/>
    <w:rsid w:val="00965496"/>
    <w:rsid w:val="00965642"/>
    <w:rsid w:val="009656F9"/>
    <w:rsid w:val="00965AA4"/>
    <w:rsid w:val="00966067"/>
    <w:rsid w:val="0096638A"/>
    <w:rsid w:val="009663CF"/>
    <w:rsid w:val="00966BFA"/>
    <w:rsid w:val="0097059C"/>
    <w:rsid w:val="009709C4"/>
    <w:rsid w:val="009710FA"/>
    <w:rsid w:val="00971714"/>
    <w:rsid w:val="009719D7"/>
    <w:rsid w:val="009728D4"/>
    <w:rsid w:val="00972F8A"/>
    <w:rsid w:val="00973056"/>
    <w:rsid w:val="009735AF"/>
    <w:rsid w:val="00974387"/>
    <w:rsid w:val="0097465E"/>
    <w:rsid w:val="00974F7A"/>
    <w:rsid w:val="00975265"/>
    <w:rsid w:val="00975A3B"/>
    <w:rsid w:val="009760FA"/>
    <w:rsid w:val="00976B32"/>
    <w:rsid w:val="00976D91"/>
    <w:rsid w:val="00976EA4"/>
    <w:rsid w:val="00976F7A"/>
    <w:rsid w:val="00977949"/>
    <w:rsid w:val="00980043"/>
    <w:rsid w:val="00980943"/>
    <w:rsid w:val="00980A0A"/>
    <w:rsid w:val="00981427"/>
    <w:rsid w:val="00981DCC"/>
    <w:rsid w:val="00981DE0"/>
    <w:rsid w:val="009828A8"/>
    <w:rsid w:val="009828FD"/>
    <w:rsid w:val="00982CA1"/>
    <w:rsid w:val="00982D4C"/>
    <w:rsid w:val="00982E2F"/>
    <w:rsid w:val="00983E73"/>
    <w:rsid w:val="00983F67"/>
    <w:rsid w:val="0098426A"/>
    <w:rsid w:val="0098495F"/>
    <w:rsid w:val="00984ACA"/>
    <w:rsid w:val="00984E1C"/>
    <w:rsid w:val="00985CE8"/>
    <w:rsid w:val="00985EEF"/>
    <w:rsid w:val="009860B4"/>
    <w:rsid w:val="009862A0"/>
    <w:rsid w:val="0098636A"/>
    <w:rsid w:val="0098659A"/>
    <w:rsid w:val="00986B57"/>
    <w:rsid w:val="00986C1D"/>
    <w:rsid w:val="0098713C"/>
    <w:rsid w:val="009878AF"/>
    <w:rsid w:val="00987C08"/>
    <w:rsid w:val="00990609"/>
    <w:rsid w:val="00991327"/>
    <w:rsid w:val="00991738"/>
    <w:rsid w:val="00991747"/>
    <w:rsid w:val="00991DDC"/>
    <w:rsid w:val="00991F12"/>
    <w:rsid w:val="00992477"/>
    <w:rsid w:val="00992942"/>
    <w:rsid w:val="00992B5C"/>
    <w:rsid w:val="00992C79"/>
    <w:rsid w:val="00992E31"/>
    <w:rsid w:val="0099313C"/>
    <w:rsid w:val="00993B54"/>
    <w:rsid w:val="0099552F"/>
    <w:rsid w:val="00996101"/>
    <w:rsid w:val="009978A8"/>
    <w:rsid w:val="0099799E"/>
    <w:rsid w:val="009979E9"/>
    <w:rsid w:val="00997EF6"/>
    <w:rsid w:val="009A0B6F"/>
    <w:rsid w:val="009A1789"/>
    <w:rsid w:val="009A1ED4"/>
    <w:rsid w:val="009A20B0"/>
    <w:rsid w:val="009A2297"/>
    <w:rsid w:val="009A23CD"/>
    <w:rsid w:val="009A2A44"/>
    <w:rsid w:val="009A2E24"/>
    <w:rsid w:val="009A2F0D"/>
    <w:rsid w:val="009A31EE"/>
    <w:rsid w:val="009A3737"/>
    <w:rsid w:val="009A3910"/>
    <w:rsid w:val="009A3AEE"/>
    <w:rsid w:val="009A3F21"/>
    <w:rsid w:val="009A49EB"/>
    <w:rsid w:val="009A5123"/>
    <w:rsid w:val="009A5907"/>
    <w:rsid w:val="009A6351"/>
    <w:rsid w:val="009A68EF"/>
    <w:rsid w:val="009A7014"/>
    <w:rsid w:val="009A7ABC"/>
    <w:rsid w:val="009A7BA7"/>
    <w:rsid w:val="009A7F21"/>
    <w:rsid w:val="009B136B"/>
    <w:rsid w:val="009B14C3"/>
    <w:rsid w:val="009B1695"/>
    <w:rsid w:val="009B1933"/>
    <w:rsid w:val="009B1E30"/>
    <w:rsid w:val="009B1F6D"/>
    <w:rsid w:val="009B2010"/>
    <w:rsid w:val="009B20AB"/>
    <w:rsid w:val="009B24AB"/>
    <w:rsid w:val="009B2A7A"/>
    <w:rsid w:val="009B2F57"/>
    <w:rsid w:val="009B391B"/>
    <w:rsid w:val="009B3CF8"/>
    <w:rsid w:val="009B472A"/>
    <w:rsid w:val="009B48F2"/>
    <w:rsid w:val="009B5636"/>
    <w:rsid w:val="009B58F8"/>
    <w:rsid w:val="009B691D"/>
    <w:rsid w:val="009B7861"/>
    <w:rsid w:val="009B7B90"/>
    <w:rsid w:val="009B7DB9"/>
    <w:rsid w:val="009C0633"/>
    <w:rsid w:val="009C06DC"/>
    <w:rsid w:val="009C0BDE"/>
    <w:rsid w:val="009C1409"/>
    <w:rsid w:val="009C177F"/>
    <w:rsid w:val="009C1EF1"/>
    <w:rsid w:val="009C3332"/>
    <w:rsid w:val="009C3348"/>
    <w:rsid w:val="009C4BFA"/>
    <w:rsid w:val="009C4FD1"/>
    <w:rsid w:val="009C5CD4"/>
    <w:rsid w:val="009C5DFC"/>
    <w:rsid w:val="009C68F0"/>
    <w:rsid w:val="009C6A13"/>
    <w:rsid w:val="009C6E5E"/>
    <w:rsid w:val="009C703C"/>
    <w:rsid w:val="009C7414"/>
    <w:rsid w:val="009C79C2"/>
    <w:rsid w:val="009C7CBB"/>
    <w:rsid w:val="009D00D0"/>
    <w:rsid w:val="009D0176"/>
    <w:rsid w:val="009D032A"/>
    <w:rsid w:val="009D08D8"/>
    <w:rsid w:val="009D0DCC"/>
    <w:rsid w:val="009D0E4D"/>
    <w:rsid w:val="009D13CC"/>
    <w:rsid w:val="009D14BA"/>
    <w:rsid w:val="009D14C8"/>
    <w:rsid w:val="009D18B0"/>
    <w:rsid w:val="009D2042"/>
    <w:rsid w:val="009D2319"/>
    <w:rsid w:val="009D2672"/>
    <w:rsid w:val="009D267A"/>
    <w:rsid w:val="009D2883"/>
    <w:rsid w:val="009D2C33"/>
    <w:rsid w:val="009D2EF1"/>
    <w:rsid w:val="009D307F"/>
    <w:rsid w:val="009D3299"/>
    <w:rsid w:val="009D33A4"/>
    <w:rsid w:val="009D3E2B"/>
    <w:rsid w:val="009D4235"/>
    <w:rsid w:val="009D4714"/>
    <w:rsid w:val="009D4742"/>
    <w:rsid w:val="009D47F0"/>
    <w:rsid w:val="009D517F"/>
    <w:rsid w:val="009D5534"/>
    <w:rsid w:val="009D59D1"/>
    <w:rsid w:val="009D64A9"/>
    <w:rsid w:val="009D6972"/>
    <w:rsid w:val="009D6A24"/>
    <w:rsid w:val="009D6B8F"/>
    <w:rsid w:val="009D7472"/>
    <w:rsid w:val="009D79EC"/>
    <w:rsid w:val="009E0294"/>
    <w:rsid w:val="009E0A6E"/>
    <w:rsid w:val="009E0AF1"/>
    <w:rsid w:val="009E1A7F"/>
    <w:rsid w:val="009E222E"/>
    <w:rsid w:val="009E2436"/>
    <w:rsid w:val="009E275A"/>
    <w:rsid w:val="009E2D0C"/>
    <w:rsid w:val="009E41BF"/>
    <w:rsid w:val="009E451D"/>
    <w:rsid w:val="009E4DC8"/>
    <w:rsid w:val="009E4DF3"/>
    <w:rsid w:val="009E4ECD"/>
    <w:rsid w:val="009E59D3"/>
    <w:rsid w:val="009E644B"/>
    <w:rsid w:val="009E6528"/>
    <w:rsid w:val="009E6D2F"/>
    <w:rsid w:val="009E7707"/>
    <w:rsid w:val="009E7ACE"/>
    <w:rsid w:val="009E7AFF"/>
    <w:rsid w:val="009F116F"/>
    <w:rsid w:val="009F150B"/>
    <w:rsid w:val="009F155F"/>
    <w:rsid w:val="009F1A20"/>
    <w:rsid w:val="009F2094"/>
    <w:rsid w:val="009F27B4"/>
    <w:rsid w:val="009F2E12"/>
    <w:rsid w:val="009F2F2F"/>
    <w:rsid w:val="009F330B"/>
    <w:rsid w:val="009F3810"/>
    <w:rsid w:val="009F3A6C"/>
    <w:rsid w:val="009F3E11"/>
    <w:rsid w:val="009F3FE6"/>
    <w:rsid w:val="009F405D"/>
    <w:rsid w:val="009F4162"/>
    <w:rsid w:val="009F4641"/>
    <w:rsid w:val="009F4D05"/>
    <w:rsid w:val="009F5463"/>
    <w:rsid w:val="009F6AE9"/>
    <w:rsid w:val="009F6ED3"/>
    <w:rsid w:val="00A000CA"/>
    <w:rsid w:val="00A0183C"/>
    <w:rsid w:val="00A018CC"/>
    <w:rsid w:val="00A01D66"/>
    <w:rsid w:val="00A0239B"/>
    <w:rsid w:val="00A02A1D"/>
    <w:rsid w:val="00A02FCD"/>
    <w:rsid w:val="00A03752"/>
    <w:rsid w:val="00A03B96"/>
    <w:rsid w:val="00A04247"/>
    <w:rsid w:val="00A048AE"/>
    <w:rsid w:val="00A04CFF"/>
    <w:rsid w:val="00A0631A"/>
    <w:rsid w:val="00A06472"/>
    <w:rsid w:val="00A06C59"/>
    <w:rsid w:val="00A06E8C"/>
    <w:rsid w:val="00A07456"/>
    <w:rsid w:val="00A07B0F"/>
    <w:rsid w:val="00A133E0"/>
    <w:rsid w:val="00A13B7F"/>
    <w:rsid w:val="00A13D72"/>
    <w:rsid w:val="00A13DFC"/>
    <w:rsid w:val="00A14334"/>
    <w:rsid w:val="00A1453F"/>
    <w:rsid w:val="00A156B9"/>
    <w:rsid w:val="00A157EB"/>
    <w:rsid w:val="00A163B2"/>
    <w:rsid w:val="00A1641A"/>
    <w:rsid w:val="00A16866"/>
    <w:rsid w:val="00A16B0A"/>
    <w:rsid w:val="00A16E19"/>
    <w:rsid w:val="00A172D5"/>
    <w:rsid w:val="00A1781A"/>
    <w:rsid w:val="00A17926"/>
    <w:rsid w:val="00A2063B"/>
    <w:rsid w:val="00A2096C"/>
    <w:rsid w:val="00A209DC"/>
    <w:rsid w:val="00A21E2B"/>
    <w:rsid w:val="00A22800"/>
    <w:rsid w:val="00A22B8C"/>
    <w:rsid w:val="00A2339E"/>
    <w:rsid w:val="00A2349A"/>
    <w:rsid w:val="00A2407D"/>
    <w:rsid w:val="00A243BC"/>
    <w:rsid w:val="00A247D4"/>
    <w:rsid w:val="00A259E9"/>
    <w:rsid w:val="00A2659D"/>
    <w:rsid w:val="00A26B1F"/>
    <w:rsid w:val="00A26C3D"/>
    <w:rsid w:val="00A26CB6"/>
    <w:rsid w:val="00A26FE4"/>
    <w:rsid w:val="00A2754D"/>
    <w:rsid w:val="00A3000A"/>
    <w:rsid w:val="00A30169"/>
    <w:rsid w:val="00A306F7"/>
    <w:rsid w:val="00A309C3"/>
    <w:rsid w:val="00A30B1E"/>
    <w:rsid w:val="00A30B42"/>
    <w:rsid w:val="00A30CA1"/>
    <w:rsid w:val="00A31934"/>
    <w:rsid w:val="00A3197C"/>
    <w:rsid w:val="00A323E5"/>
    <w:rsid w:val="00A32F8D"/>
    <w:rsid w:val="00A32FEB"/>
    <w:rsid w:val="00A33375"/>
    <w:rsid w:val="00A334DD"/>
    <w:rsid w:val="00A3352A"/>
    <w:rsid w:val="00A33656"/>
    <w:rsid w:val="00A3430F"/>
    <w:rsid w:val="00A34929"/>
    <w:rsid w:val="00A34948"/>
    <w:rsid w:val="00A34B5B"/>
    <w:rsid w:val="00A35068"/>
    <w:rsid w:val="00A351CD"/>
    <w:rsid w:val="00A35A61"/>
    <w:rsid w:val="00A360FC"/>
    <w:rsid w:val="00A36687"/>
    <w:rsid w:val="00A368FC"/>
    <w:rsid w:val="00A36C7A"/>
    <w:rsid w:val="00A377CB"/>
    <w:rsid w:val="00A40223"/>
    <w:rsid w:val="00A40C13"/>
    <w:rsid w:val="00A4142C"/>
    <w:rsid w:val="00A41AD2"/>
    <w:rsid w:val="00A430CC"/>
    <w:rsid w:val="00A43353"/>
    <w:rsid w:val="00A4389B"/>
    <w:rsid w:val="00A43F96"/>
    <w:rsid w:val="00A44130"/>
    <w:rsid w:val="00A457BF"/>
    <w:rsid w:val="00A45A2F"/>
    <w:rsid w:val="00A45E19"/>
    <w:rsid w:val="00A463B3"/>
    <w:rsid w:val="00A47061"/>
    <w:rsid w:val="00A4792A"/>
    <w:rsid w:val="00A47A5E"/>
    <w:rsid w:val="00A47E4D"/>
    <w:rsid w:val="00A50007"/>
    <w:rsid w:val="00A50274"/>
    <w:rsid w:val="00A50473"/>
    <w:rsid w:val="00A50541"/>
    <w:rsid w:val="00A50A93"/>
    <w:rsid w:val="00A51480"/>
    <w:rsid w:val="00A5158B"/>
    <w:rsid w:val="00A51E1B"/>
    <w:rsid w:val="00A52494"/>
    <w:rsid w:val="00A52ABF"/>
    <w:rsid w:val="00A53412"/>
    <w:rsid w:val="00A53FF0"/>
    <w:rsid w:val="00A542F7"/>
    <w:rsid w:val="00A549FE"/>
    <w:rsid w:val="00A55274"/>
    <w:rsid w:val="00A5701F"/>
    <w:rsid w:val="00A575E7"/>
    <w:rsid w:val="00A57E64"/>
    <w:rsid w:val="00A57FD3"/>
    <w:rsid w:val="00A60218"/>
    <w:rsid w:val="00A6044B"/>
    <w:rsid w:val="00A60DF6"/>
    <w:rsid w:val="00A61105"/>
    <w:rsid w:val="00A6202E"/>
    <w:rsid w:val="00A6303C"/>
    <w:rsid w:val="00A630B8"/>
    <w:rsid w:val="00A63232"/>
    <w:rsid w:val="00A63DF1"/>
    <w:rsid w:val="00A63F63"/>
    <w:rsid w:val="00A64294"/>
    <w:rsid w:val="00A64C84"/>
    <w:rsid w:val="00A65427"/>
    <w:rsid w:val="00A65755"/>
    <w:rsid w:val="00A65E2E"/>
    <w:rsid w:val="00A66461"/>
    <w:rsid w:val="00A66DF4"/>
    <w:rsid w:val="00A66E4A"/>
    <w:rsid w:val="00A676D4"/>
    <w:rsid w:val="00A6789B"/>
    <w:rsid w:val="00A67BF6"/>
    <w:rsid w:val="00A7000E"/>
    <w:rsid w:val="00A7026D"/>
    <w:rsid w:val="00A70483"/>
    <w:rsid w:val="00A70DE4"/>
    <w:rsid w:val="00A71226"/>
    <w:rsid w:val="00A7159F"/>
    <w:rsid w:val="00A7179F"/>
    <w:rsid w:val="00A71922"/>
    <w:rsid w:val="00A71FBC"/>
    <w:rsid w:val="00A72411"/>
    <w:rsid w:val="00A7244C"/>
    <w:rsid w:val="00A73392"/>
    <w:rsid w:val="00A7394B"/>
    <w:rsid w:val="00A73A08"/>
    <w:rsid w:val="00A73D73"/>
    <w:rsid w:val="00A74204"/>
    <w:rsid w:val="00A743CD"/>
    <w:rsid w:val="00A75E33"/>
    <w:rsid w:val="00A760E1"/>
    <w:rsid w:val="00A77AD3"/>
    <w:rsid w:val="00A80130"/>
    <w:rsid w:val="00A801CD"/>
    <w:rsid w:val="00A80FD3"/>
    <w:rsid w:val="00A814F3"/>
    <w:rsid w:val="00A8259B"/>
    <w:rsid w:val="00A8262A"/>
    <w:rsid w:val="00A835D5"/>
    <w:rsid w:val="00A83818"/>
    <w:rsid w:val="00A83DE8"/>
    <w:rsid w:val="00A8424E"/>
    <w:rsid w:val="00A842E6"/>
    <w:rsid w:val="00A85507"/>
    <w:rsid w:val="00A85874"/>
    <w:rsid w:val="00A85D46"/>
    <w:rsid w:val="00A87B18"/>
    <w:rsid w:val="00A908BE"/>
    <w:rsid w:val="00A90C65"/>
    <w:rsid w:val="00A91256"/>
    <w:rsid w:val="00A9160C"/>
    <w:rsid w:val="00A92700"/>
    <w:rsid w:val="00A928B4"/>
    <w:rsid w:val="00A935C5"/>
    <w:rsid w:val="00A93666"/>
    <w:rsid w:val="00A9504F"/>
    <w:rsid w:val="00A95D0D"/>
    <w:rsid w:val="00A95D89"/>
    <w:rsid w:val="00A96735"/>
    <w:rsid w:val="00A96F23"/>
    <w:rsid w:val="00A97D96"/>
    <w:rsid w:val="00A97E71"/>
    <w:rsid w:val="00AA0450"/>
    <w:rsid w:val="00AA0625"/>
    <w:rsid w:val="00AA0D2A"/>
    <w:rsid w:val="00AA16B9"/>
    <w:rsid w:val="00AA1E07"/>
    <w:rsid w:val="00AA2724"/>
    <w:rsid w:val="00AA2C9C"/>
    <w:rsid w:val="00AA4360"/>
    <w:rsid w:val="00AA44CB"/>
    <w:rsid w:val="00AA4CA7"/>
    <w:rsid w:val="00AA5E99"/>
    <w:rsid w:val="00AA617A"/>
    <w:rsid w:val="00AA63AD"/>
    <w:rsid w:val="00AA690B"/>
    <w:rsid w:val="00AA6C72"/>
    <w:rsid w:val="00AA6E68"/>
    <w:rsid w:val="00AA7E7D"/>
    <w:rsid w:val="00AB09E1"/>
    <w:rsid w:val="00AB101C"/>
    <w:rsid w:val="00AB13EC"/>
    <w:rsid w:val="00AB1812"/>
    <w:rsid w:val="00AB1953"/>
    <w:rsid w:val="00AB1AA5"/>
    <w:rsid w:val="00AB1AED"/>
    <w:rsid w:val="00AB1E91"/>
    <w:rsid w:val="00AB2493"/>
    <w:rsid w:val="00AB25A0"/>
    <w:rsid w:val="00AB25B6"/>
    <w:rsid w:val="00AB317B"/>
    <w:rsid w:val="00AB37CB"/>
    <w:rsid w:val="00AB3B93"/>
    <w:rsid w:val="00AB424F"/>
    <w:rsid w:val="00AB4524"/>
    <w:rsid w:val="00AB51DB"/>
    <w:rsid w:val="00AB5A29"/>
    <w:rsid w:val="00AB5FA7"/>
    <w:rsid w:val="00AB648D"/>
    <w:rsid w:val="00AB6585"/>
    <w:rsid w:val="00AB7276"/>
    <w:rsid w:val="00AB7904"/>
    <w:rsid w:val="00AC014A"/>
    <w:rsid w:val="00AC0CB6"/>
    <w:rsid w:val="00AC1109"/>
    <w:rsid w:val="00AC1415"/>
    <w:rsid w:val="00AC17E5"/>
    <w:rsid w:val="00AC191C"/>
    <w:rsid w:val="00AC1D85"/>
    <w:rsid w:val="00AC2236"/>
    <w:rsid w:val="00AC30B7"/>
    <w:rsid w:val="00AC335D"/>
    <w:rsid w:val="00AC3804"/>
    <w:rsid w:val="00AC394B"/>
    <w:rsid w:val="00AC3FEF"/>
    <w:rsid w:val="00AC42B4"/>
    <w:rsid w:val="00AC5EF2"/>
    <w:rsid w:val="00AC6953"/>
    <w:rsid w:val="00AC69C4"/>
    <w:rsid w:val="00AC6FCC"/>
    <w:rsid w:val="00AC73FF"/>
    <w:rsid w:val="00AC7AD9"/>
    <w:rsid w:val="00AD0167"/>
    <w:rsid w:val="00AD04C0"/>
    <w:rsid w:val="00AD0A78"/>
    <w:rsid w:val="00AD0E2A"/>
    <w:rsid w:val="00AD1A95"/>
    <w:rsid w:val="00AD1D1B"/>
    <w:rsid w:val="00AD1F3C"/>
    <w:rsid w:val="00AD276F"/>
    <w:rsid w:val="00AD29BA"/>
    <w:rsid w:val="00AD2A35"/>
    <w:rsid w:val="00AD2EFC"/>
    <w:rsid w:val="00AD326E"/>
    <w:rsid w:val="00AD3770"/>
    <w:rsid w:val="00AD3B80"/>
    <w:rsid w:val="00AD40A4"/>
    <w:rsid w:val="00AD456F"/>
    <w:rsid w:val="00AD4C53"/>
    <w:rsid w:val="00AD5523"/>
    <w:rsid w:val="00AD5D00"/>
    <w:rsid w:val="00AD5FB1"/>
    <w:rsid w:val="00AD7790"/>
    <w:rsid w:val="00AD7B3F"/>
    <w:rsid w:val="00AE00BD"/>
    <w:rsid w:val="00AE06A2"/>
    <w:rsid w:val="00AE0C4A"/>
    <w:rsid w:val="00AE0C9A"/>
    <w:rsid w:val="00AE0DCA"/>
    <w:rsid w:val="00AE0F59"/>
    <w:rsid w:val="00AE13C4"/>
    <w:rsid w:val="00AE2203"/>
    <w:rsid w:val="00AE232B"/>
    <w:rsid w:val="00AE2A34"/>
    <w:rsid w:val="00AE2D5F"/>
    <w:rsid w:val="00AE355B"/>
    <w:rsid w:val="00AE3A0E"/>
    <w:rsid w:val="00AE3C59"/>
    <w:rsid w:val="00AE3E07"/>
    <w:rsid w:val="00AE3E09"/>
    <w:rsid w:val="00AE47F1"/>
    <w:rsid w:val="00AE4C86"/>
    <w:rsid w:val="00AE5994"/>
    <w:rsid w:val="00AE66B9"/>
    <w:rsid w:val="00AE69F7"/>
    <w:rsid w:val="00AE6E2D"/>
    <w:rsid w:val="00AE7072"/>
    <w:rsid w:val="00AE7292"/>
    <w:rsid w:val="00AF13AE"/>
    <w:rsid w:val="00AF19C1"/>
    <w:rsid w:val="00AF22E8"/>
    <w:rsid w:val="00AF24C6"/>
    <w:rsid w:val="00AF2D61"/>
    <w:rsid w:val="00AF3691"/>
    <w:rsid w:val="00AF38B8"/>
    <w:rsid w:val="00AF3A31"/>
    <w:rsid w:val="00AF4323"/>
    <w:rsid w:val="00AF49B7"/>
    <w:rsid w:val="00AF4BE6"/>
    <w:rsid w:val="00AF5097"/>
    <w:rsid w:val="00AF5773"/>
    <w:rsid w:val="00AF5848"/>
    <w:rsid w:val="00AF59C8"/>
    <w:rsid w:val="00AF5A85"/>
    <w:rsid w:val="00AF5D94"/>
    <w:rsid w:val="00AF671B"/>
    <w:rsid w:val="00AF6BA7"/>
    <w:rsid w:val="00AF76A5"/>
    <w:rsid w:val="00B00663"/>
    <w:rsid w:val="00B00A37"/>
    <w:rsid w:val="00B01844"/>
    <w:rsid w:val="00B01C94"/>
    <w:rsid w:val="00B0269B"/>
    <w:rsid w:val="00B04DFC"/>
    <w:rsid w:val="00B050BA"/>
    <w:rsid w:val="00B059CE"/>
    <w:rsid w:val="00B062D1"/>
    <w:rsid w:val="00B064E0"/>
    <w:rsid w:val="00B07508"/>
    <w:rsid w:val="00B07DDF"/>
    <w:rsid w:val="00B10120"/>
    <w:rsid w:val="00B104A7"/>
    <w:rsid w:val="00B10799"/>
    <w:rsid w:val="00B11945"/>
    <w:rsid w:val="00B1273B"/>
    <w:rsid w:val="00B12CF2"/>
    <w:rsid w:val="00B1336D"/>
    <w:rsid w:val="00B13418"/>
    <w:rsid w:val="00B13682"/>
    <w:rsid w:val="00B1412D"/>
    <w:rsid w:val="00B14919"/>
    <w:rsid w:val="00B14DF8"/>
    <w:rsid w:val="00B14E17"/>
    <w:rsid w:val="00B15F7D"/>
    <w:rsid w:val="00B1600D"/>
    <w:rsid w:val="00B1607A"/>
    <w:rsid w:val="00B16446"/>
    <w:rsid w:val="00B16767"/>
    <w:rsid w:val="00B167B7"/>
    <w:rsid w:val="00B171FB"/>
    <w:rsid w:val="00B20737"/>
    <w:rsid w:val="00B21512"/>
    <w:rsid w:val="00B216FB"/>
    <w:rsid w:val="00B217EB"/>
    <w:rsid w:val="00B21C6D"/>
    <w:rsid w:val="00B2239E"/>
    <w:rsid w:val="00B226F0"/>
    <w:rsid w:val="00B22AB8"/>
    <w:rsid w:val="00B23553"/>
    <w:rsid w:val="00B23CEB"/>
    <w:rsid w:val="00B23FA4"/>
    <w:rsid w:val="00B241F9"/>
    <w:rsid w:val="00B24B9D"/>
    <w:rsid w:val="00B24D78"/>
    <w:rsid w:val="00B24F95"/>
    <w:rsid w:val="00B2579B"/>
    <w:rsid w:val="00B258A9"/>
    <w:rsid w:val="00B25F4B"/>
    <w:rsid w:val="00B2641C"/>
    <w:rsid w:val="00B2670A"/>
    <w:rsid w:val="00B2691C"/>
    <w:rsid w:val="00B26983"/>
    <w:rsid w:val="00B26B51"/>
    <w:rsid w:val="00B27B1E"/>
    <w:rsid w:val="00B30139"/>
    <w:rsid w:val="00B3095F"/>
    <w:rsid w:val="00B30EB6"/>
    <w:rsid w:val="00B31010"/>
    <w:rsid w:val="00B31BAC"/>
    <w:rsid w:val="00B32686"/>
    <w:rsid w:val="00B32CB0"/>
    <w:rsid w:val="00B32EB4"/>
    <w:rsid w:val="00B33228"/>
    <w:rsid w:val="00B33984"/>
    <w:rsid w:val="00B348F0"/>
    <w:rsid w:val="00B35006"/>
    <w:rsid w:val="00B353EC"/>
    <w:rsid w:val="00B35C1E"/>
    <w:rsid w:val="00B35D83"/>
    <w:rsid w:val="00B3613E"/>
    <w:rsid w:val="00B36315"/>
    <w:rsid w:val="00B366DA"/>
    <w:rsid w:val="00B3686A"/>
    <w:rsid w:val="00B3775C"/>
    <w:rsid w:val="00B40176"/>
    <w:rsid w:val="00B40940"/>
    <w:rsid w:val="00B415FE"/>
    <w:rsid w:val="00B41EEB"/>
    <w:rsid w:val="00B42AB0"/>
    <w:rsid w:val="00B42D3D"/>
    <w:rsid w:val="00B4370E"/>
    <w:rsid w:val="00B438DE"/>
    <w:rsid w:val="00B4410E"/>
    <w:rsid w:val="00B45BC7"/>
    <w:rsid w:val="00B45E53"/>
    <w:rsid w:val="00B46991"/>
    <w:rsid w:val="00B47120"/>
    <w:rsid w:val="00B4737C"/>
    <w:rsid w:val="00B47431"/>
    <w:rsid w:val="00B517FE"/>
    <w:rsid w:val="00B51D24"/>
    <w:rsid w:val="00B53043"/>
    <w:rsid w:val="00B54B7D"/>
    <w:rsid w:val="00B54C0F"/>
    <w:rsid w:val="00B54D29"/>
    <w:rsid w:val="00B54EAA"/>
    <w:rsid w:val="00B55A31"/>
    <w:rsid w:val="00B56007"/>
    <w:rsid w:val="00B5650E"/>
    <w:rsid w:val="00B56EF7"/>
    <w:rsid w:val="00B5731B"/>
    <w:rsid w:val="00B57E83"/>
    <w:rsid w:val="00B60F8A"/>
    <w:rsid w:val="00B6179E"/>
    <w:rsid w:val="00B63A9C"/>
    <w:rsid w:val="00B63E50"/>
    <w:rsid w:val="00B642A3"/>
    <w:rsid w:val="00B6459A"/>
    <w:rsid w:val="00B6472E"/>
    <w:rsid w:val="00B648A3"/>
    <w:rsid w:val="00B64C57"/>
    <w:rsid w:val="00B64C93"/>
    <w:rsid w:val="00B651BE"/>
    <w:rsid w:val="00B65802"/>
    <w:rsid w:val="00B66AA6"/>
    <w:rsid w:val="00B7048C"/>
    <w:rsid w:val="00B70CF6"/>
    <w:rsid w:val="00B70D29"/>
    <w:rsid w:val="00B70E89"/>
    <w:rsid w:val="00B711E4"/>
    <w:rsid w:val="00B7132C"/>
    <w:rsid w:val="00B71530"/>
    <w:rsid w:val="00B71B1F"/>
    <w:rsid w:val="00B730E7"/>
    <w:rsid w:val="00B736EE"/>
    <w:rsid w:val="00B73706"/>
    <w:rsid w:val="00B74BCA"/>
    <w:rsid w:val="00B754E8"/>
    <w:rsid w:val="00B75BFF"/>
    <w:rsid w:val="00B7642A"/>
    <w:rsid w:val="00B764F9"/>
    <w:rsid w:val="00B76850"/>
    <w:rsid w:val="00B7685F"/>
    <w:rsid w:val="00B76985"/>
    <w:rsid w:val="00B80014"/>
    <w:rsid w:val="00B80C53"/>
    <w:rsid w:val="00B818B4"/>
    <w:rsid w:val="00B81F6A"/>
    <w:rsid w:val="00B82828"/>
    <w:rsid w:val="00B83BFD"/>
    <w:rsid w:val="00B84774"/>
    <w:rsid w:val="00B8563F"/>
    <w:rsid w:val="00B85FE7"/>
    <w:rsid w:val="00B86403"/>
    <w:rsid w:val="00B866A0"/>
    <w:rsid w:val="00B86AC6"/>
    <w:rsid w:val="00B8708F"/>
    <w:rsid w:val="00B90AAA"/>
    <w:rsid w:val="00B90D0B"/>
    <w:rsid w:val="00B90DDE"/>
    <w:rsid w:val="00B91293"/>
    <w:rsid w:val="00B912DC"/>
    <w:rsid w:val="00B9150E"/>
    <w:rsid w:val="00B92488"/>
    <w:rsid w:val="00B929AD"/>
    <w:rsid w:val="00B93461"/>
    <w:rsid w:val="00B936C8"/>
    <w:rsid w:val="00B939BE"/>
    <w:rsid w:val="00B9448B"/>
    <w:rsid w:val="00B946B1"/>
    <w:rsid w:val="00B949AE"/>
    <w:rsid w:val="00B94D03"/>
    <w:rsid w:val="00B94DBE"/>
    <w:rsid w:val="00B95001"/>
    <w:rsid w:val="00B95AB4"/>
    <w:rsid w:val="00B95C16"/>
    <w:rsid w:val="00B9607D"/>
    <w:rsid w:val="00B960DD"/>
    <w:rsid w:val="00B96EB4"/>
    <w:rsid w:val="00B97792"/>
    <w:rsid w:val="00B97D61"/>
    <w:rsid w:val="00BA0A7F"/>
    <w:rsid w:val="00BA0D1F"/>
    <w:rsid w:val="00BA15A4"/>
    <w:rsid w:val="00BA1C82"/>
    <w:rsid w:val="00BA27CF"/>
    <w:rsid w:val="00BA30F5"/>
    <w:rsid w:val="00BA3310"/>
    <w:rsid w:val="00BA379F"/>
    <w:rsid w:val="00BA44C0"/>
    <w:rsid w:val="00BA5684"/>
    <w:rsid w:val="00BA591B"/>
    <w:rsid w:val="00BA5B63"/>
    <w:rsid w:val="00BA5EC9"/>
    <w:rsid w:val="00BA67BA"/>
    <w:rsid w:val="00BA68DE"/>
    <w:rsid w:val="00BA6AF2"/>
    <w:rsid w:val="00BA700D"/>
    <w:rsid w:val="00BA7A1F"/>
    <w:rsid w:val="00BA7DAF"/>
    <w:rsid w:val="00BB0CDB"/>
    <w:rsid w:val="00BB0D15"/>
    <w:rsid w:val="00BB1322"/>
    <w:rsid w:val="00BB1495"/>
    <w:rsid w:val="00BB1837"/>
    <w:rsid w:val="00BB1B8D"/>
    <w:rsid w:val="00BB1E09"/>
    <w:rsid w:val="00BB2758"/>
    <w:rsid w:val="00BB2CC9"/>
    <w:rsid w:val="00BB2F8C"/>
    <w:rsid w:val="00BB387C"/>
    <w:rsid w:val="00BB400A"/>
    <w:rsid w:val="00BB49EF"/>
    <w:rsid w:val="00BB4A6B"/>
    <w:rsid w:val="00BB4D72"/>
    <w:rsid w:val="00BB53AE"/>
    <w:rsid w:val="00BB5845"/>
    <w:rsid w:val="00BB58C9"/>
    <w:rsid w:val="00BB5C64"/>
    <w:rsid w:val="00BB64F2"/>
    <w:rsid w:val="00BB7454"/>
    <w:rsid w:val="00BB7D33"/>
    <w:rsid w:val="00BB7E21"/>
    <w:rsid w:val="00BB7E3B"/>
    <w:rsid w:val="00BC015E"/>
    <w:rsid w:val="00BC047B"/>
    <w:rsid w:val="00BC094B"/>
    <w:rsid w:val="00BC14BF"/>
    <w:rsid w:val="00BC2124"/>
    <w:rsid w:val="00BC2765"/>
    <w:rsid w:val="00BC2845"/>
    <w:rsid w:val="00BC2BB1"/>
    <w:rsid w:val="00BC2BC1"/>
    <w:rsid w:val="00BC641D"/>
    <w:rsid w:val="00BC6AED"/>
    <w:rsid w:val="00BC6C46"/>
    <w:rsid w:val="00BC6C90"/>
    <w:rsid w:val="00BD09AB"/>
    <w:rsid w:val="00BD0CBC"/>
    <w:rsid w:val="00BD29A1"/>
    <w:rsid w:val="00BD2EBD"/>
    <w:rsid w:val="00BD33C1"/>
    <w:rsid w:val="00BD4447"/>
    <w:rsid w:val="00BD4481"/>
    <w:rsid w:val="00BD5862"/>
    <w:rsid w:val="00BD61A9"/>
    <w:rsid w:val="00BD6FD6"/>
    <w:rsid w:val="00BD7172"/>
    <w:rsid w:val="00BD7680"/>
    <w:rsid w:val="00BE01B9"/>
    <w:rsid w:val="00BE0377"/>
    <w:rsid w:val="00BE045D"/>
    <w:rsid w:val="00BE1643"/>
    <w:rsid w:val="00BE1AD6"/>
    <w:rsid w:val="00BE1BFC"/>
    <w:rsid w:val="00BE1E33"/>
    <w:rsid w:val="00BE1E36"/>
    <w:rsid w:val="00BE239F"/>
    <w:rsid w:val="00BE2699"/>
    <w:rsid w:val="00BE2936"/>
    <w:rsid w:val="00BE2964"/>
    <w:rsid w:val="00BE51EA"/>
    <w:rsid w:val="00BE520F"/>
    <w:rsid w:val="00BE5EA8"/>
    <w:rsid w:val="00BE662B"/>
    <w:rsid w:val="00BE7559"/>
    <w:rsid w:val="00BE7DEF"/>
    <w:rsid w:val="00BF00CB"/>
    <w:rsid w:val="00BF0658"/>
    <w:rsid w:val="00BF0DA3"/>
    <w:rsid w:val="00BF1403"/>
    <w:rsid w:val="00BF1A96"/>
    <w:rsid w:val="00BF1DD9"/>
    <w:rsid w:val="00BF240A"/>
    <w:rsid w:val="00BF2783"/>
    <w:rsid w:val="00BF37DD"/>
    <w:rsid w:val="00BF3E8D"/>
    <w:rsid w:val="00BF4565"/>
    <w:rsid w:val="00BF485C"/>
    <w:rsid w:val="00BF4B98"/>
    <w:rsid w:val="00BF5136"/>
    <w:rsid w:val="00BF5384"/>
    <w:rsid w:val="00BF54F0"/>
    <w:rsid w:val="00BF662B"/>
    <w:rsid w:val="00BF6C42"/>
    <w:rsid w:val="00BF6D0C"/>
    <w:rsid w:val="00C00187"/>
    <w:rsid w:val="00C00C3A"/>
    <w:rsid w:val="00C01A76"/>
    <w:rsid w:val="00C020E0"/>
    <w:rsid w:val="00C0299E"/>
    <w:rsid w:val="00C04C94"/>
    <w:rsid w:val="00C04D51"/>
    <w:rsid w:val="00C05144"/>
    <w:rsid w:val="00C053E0"/>
    <w:rsid w:val="00C05509"/>
    <w:rsid w:val="00C0572E"/>
    <w:rsid w:val="00C061B1"/>
    <w:rsid w:val="00C06343"/>
    <w:rsid w:val="00C06444"/>
    <w:rsid w:val="00C067C6"/>
    <w:rsid w:val="00C06F9B"/>
    <w:rsid w:val="00C070A6"/>
    <w:rsid w:val="00C07974"/>
    <w:rsid w:val="00C10541"/>
    <w:rsid w:val="00C10FA2"/>
    <w:rsid w:val="00C10FCC"/>
    <w:rsid w:val="00C117A6"/>
    <w:rsid w:val="00C11992"/>
    <w:rsid w:val="00C11F36"/>
    <w:rsid w:val="00C12225"/>
    <w:rsid w:val="00C12250"/>
    <w:rsid w:val="00C12AAB"/>
    <w:rsid w:val="00C13E31"/>
    <w:rsid w:val="00C159EE"/>
    <w:rsid w:val="00C15DB0"/>
    <w:rsid w:val="00C1657E"/>
    <w:rsid w:val="00C17672"/>
    <w:rsid w:val="00C20418"/>
    <w:rsid w:val="00C206D4"/>
    <w:rsid w:val="00C209A0"/>
    <w:rsid w:val="00C20E18"/>
    <w:rsid w:val="00C20E20"/>
    <w:rsid w:val="00C20FA6"/>
    <w:rsid w:val="00C21392"/>
    <w:rsid w:val="00C23004"/>
    <w:rsid w:val="00C23243"/>
    <w:rsid w:val="00C2333C"/>
    <w:rsid w:val="00C23869"/>
    <w:rsid w:val="00C246CE"/>
    <w:rsid w:val="00C24C85"/>
    <w:rsid w:val="00C2595E"/>
    <w:rsid w:val="00C25FF1"/>
    <w:rsid w:val="00C27AE8"/>
    <w:rsid w:val="00C30115"/>
    <w:rsid w:val="00C3070A"/>
    <w:rsid w:val="00C30A64"/>
    <w:rsid w:val="00C30AAC"/>
    <w:rsid w:val="00C313B1"/>
    <w:rsid w:val="00C31458"/>
    <w:rsid w:val="00C314CA"/>
    <w:rsid w:val="00C31634"/>
    <w:rsid w:val="00C31F0F"/>
    <w:rsid w:val="00C31F55"/>
    <w:rsid w:val="00C32AEA"/>
    <w:rsid w:val="00C33944"/>
    <w:rsid w:val="00C33B58"/>
    <w:rsid w:val="00C33C76"/>
    <w:rsid w:val="00C33FD5"/>
    <w:rsid w:val="00C3439F"/>
    <w:rsid w:val="00C34A4E"/>
    <w:rsid w:val="00C353ED"/>
    <w:rsid w:val="00C35569"/>
    <w:rsid w:val="00C35E2A"/>
    <w:rsid w:val="00C36F88"/>
    <w:rsid w:val="00C3785B"/>
    <w:rsid w:val="00C37CDF"/>
    <w:rsid w:val="00C37FA0"/>
    <w:rsid w:val="00C40B41"/>
    <w:rsid w:val="00C4102E"/>
    <w:rsid w:val="00C414D7"/>
    <w:rsid w:val="00C41525"/>
    <w:rsid w:val="00C4182C"/>
    <w:rsid w:val="00C419A9"/>
    <w:rsid w:val="00C42BAF"/>
    <w:rsid w:val="00C42DE3"/>
    <w:rsid w:val="00C42DF1"/>
    <w:rsid w:val="00C43166"/>
    <w:rsid w:val="00C434BC"/>
    <w:rsid w:val="00C43554"/>
    <w:rsid w:val="00C43F74"/>
    <w:rsid w:val="00C45017"/>
    <w:rsid w:val="00C4761B"/>
    <w:rsid w:val="00C47F55"/>
    <w:rsid w:val="00C47FFA"/>
    <w:rsid w:val="00C50529"/>
    <w:rsid w:val="00C50B97"/>
    <w:rsid w:val="00C511D6"/>
    <w:rsid w:val="00C51784"/>
    <w:rsid w:val="00C51B8D"/>
    <w:rsid w:val="00C52209"/>
    <w:rsid w:val="00C52A19"/>
    <w:rsid w:val="00C52B60"/>
    <w:rsid w:val="00C53573"/>
    <w:rsid w:val="00C536CA"/>
    <w:rsid w:val="00C53CC6"/>
    <w:rsid w:val="00C547A8"/>
    <w:rsid w:val="00C54B64"/>
    <w:rsid w:val="00C5587F"/>
    <w:rsid w:val="00C605F2"/>
    <w:rsid w:val="00C60949"/>
    <w:rsid w:val="00C60ABD"/>
    <w:rsid w:val="00C60B40"/>
    <w:rsid w:val="00C61F20"/>
    <w:rsid w:val="00C624B5"/>
    <w:rsid w:val="00C6316C"/>
    <w:rsid w:val="00C632CA"/>
    <w:rsid w:val="00C636E4"/>
    <w:rsid w:val="00C637C6"/>
    <w:rsid w:val="00C6388E"/>
    <w:rsid w:val="00C6389E"/>
    <w:rsid w:val="00C64329"/>
    <w:rsid w:val="00C64591"/>
    <w:rsid w:val="00C64D01"/>
    <w:rsid w:val="00C65CA1"/>
    <w:rsid w:val="00C65DC0"/>
    <w:rsid w:val="00C66819"/>
    <w:rsid w:val="00C66965"/>
    <w:rsid w:val="00C66CCA"/>
    <w:rsid w:val="00C6727F"/>
    <w:rsid w:val="00C679A5"/>
    <w:rsid w:val="00C700A2"/>
    <w:rsid w:val="00C700AE"/>
    <w:rsid w:val="00C70A96"/>
    <w:rsid w:val="00C70B50"/>
    <w:rsid w:val="00C70BF4"/>
    <w:rsid w:val="00C70F27"/>
    <w:rsid w:val="00C71034"/>
    <w:rsid w:val="00C71313"/>
    <w:rsid w:val="00C72882"/>
    <w:rsid w:val="00C7326A"/>
    <w:rsid w:val="00C732E0"/>
    <w:rsid w:val="00C73A30"/>
    <w:rsid w:val="00C73A45"/>
    <w:rsid w:val="00C73DAF"/>
    <w:rsid w:val="00C7408F"/>
    <w:rsid w:val="00C7447A"/>
    <w:rsid w:val="00C746F0"/>
    <w:rsid w:val="00C749D5"/>
    <w:rsid w:val="00C74A89"/>
    <w:rsid w:val="00C74FCC"/>
    <w:rsid w:val="00C75C4B"/>
    <w:rsid w:val="00C76236"/>
    <w:rsid w:val="00C769EA"/>
    <w:rsid w:val="00C76FAA"/>
    <w:rsid w:val="00C77742"/>
    <w:rsid w:val="00C778A0"/>
    <w:rsid w:val="00C77F12"/>
    <w:rsid w:val="00C8012A"/>
    <w:rsid w:val="00C8070A"/>
    <w:rsid w:val="00C809D3"/>
    <w:rsid w:val="00C81666"/>
    <w:rsid w:val="00C81AB9"/>
    <w:rsid w:val="00C81DE5"/>
    <w:rsid w:val="00C81ED2"/>
    <w:rsid w:val="00C82644"/>
    <w:rsid w:val="00C82802"/>
    <w:rsid w:val="00C82809"/>
    <w:rsid w:val="00C82852"/>
    <w:rsid w:val="00C830B0"/>
    <w:rsid w:val="00C83A29"/>
    <w:rsid w:val="00C83F6F"/>
    <w:rsid w:val="00C84B87"/>
    <w:rsid w:val="00C852A3"/>
    <w:rsid w:val="00C85415"/>
    <w:rsid w:val="00C8593F"/>
    <w:rsid w:val="00C85D9B"/>
    <w:rsid w:val="00C85E45"/>
    <w:rsid w:val="00C85F18"/>
    <w:rsid w:val="00C8756B"/>
    <w:rsid w:val="00C878FA"/>
    <w:rsid w:val="00C914CC"/>
    <w:rsid w:val="00C920DB"/>
    <w:rsid w:val="00C92267"/>
    <w:rsid w:val="00C92389"/>
    <w:rsid w:val="00C9293F"/>
    <w:rsid w:val="00C92CA9"/>
    <w:rsid w:val="00C931F7"/>
    <w:rsid w:val="00C935E1"/>
    <w:rsid w:val="00C93826"/>
    <w:rsid w:val="00C93A88"/>
    <w:rsid w:val="00C9404A"/>
    <w:rsid w:val="00C945C9"/>
    <w:rsid w:val="00C94C67"/>
    <w:rsid w:val="00C951C0"/>
    <w:rsid w:val="00C956AC"/>
    <w:rsid w:val="00C9572E"/>
    <w:rsid w:val="00C95B2A"/>
    <w:rsid w:val="00C96791"/>
    <w:rsid w:val="00C968B8"/>
    <w:rsid w:val="00C96C66"/>
    <w:rsid w:val="00C96C90"/>
    <w:rsid w:val="00C96F14"/>
    <w:rsid w:val="00C97324"/>
    <w:rsid w:val="00C97533"/>
    <w:rsid w:val="00C97C3F"/>
    <w:rsid w:val="00C97D1F"/>
    <w:rsid w:val="00CA05CE"/>
    <w:rsid w:val="00CA15B5"/>
    <w:rsid w:val="00CA15E3"/>
    <w:rsid w:val="00CA1C81"/>
    <w:rsid w:val="00CA269B"/>
    <w:rsid w:val="00CA26B1"/>
    <w:rsid w:val="00CA49CA"/>
    <w:rsid w:val="00CA4DD4"/>
    <w:rsid w:val="00CA5128"/>
    <w:rsid w:val="00CA54D5"/>
    <w:rsid w:val="00CA5BF1"/>
    <w:rsid w:val="00CA5F32"/>
    <w:rsid w:val="00CA6C9B"/>
    <w:rsid w:val="00CA73F3"/>
    <w:rsid w:val="00CB0D85"/>
    <w:rsid w:val="00CB1289"/>
    <w:rsid w:val="00CB1FE3"/>
    <w:rsid w:val="00CB27EE"/>
    <w:rsid w:val="00CB2CCC"/>
    <w:rsid w:val="00CB3047"/>
    <w:rsid w:val="00CB3212"/>
    <w:rsid w:val="00CB3881"/>
    <w:rsid w:val="00CB3AC1"/>
    <w:rsid w:val="00CB457A"/>
    <w:rsid w:val="00CB496B"/>
    <w:rsid w:val="00CB4DB3"/>
    <w:rsid w:val="00CB5969"/>
    <w:rsid w:val="00CB5D2F"/>
    <w:rsid w:val="00CB61AF"/>
    <w:rsid w:val="00CB63C5"/>
    <w:rsid w:val="00CB740C"/>
    <w:rsid w:val="00CB77E7"/>
    <w:rsid w:val="00CB7927"/>
    <w:rsid w:val="00CC00B9"/>
    <w:rsid w:val="00CC04A8"/>
    <w:rsid w:val="00CC0AFA"/>
    <w:rsid w:val="00CC1323"/>
    <w:rsid w:val="00CC1665"/>
    <w:rsid w:val="00CC1E19"/>
    <w:rsid w:val="00CC1ED1"/>
    <w:rsid w:val="00CC20EB"/>
    <w:rsid w:val="00CC3290"/>
    <w:rsid w:val="00CC3650"/>
    <w:rsid w:val="00CC424B"/>
    <w:rsid w:val="00CC462B"/>
    <w:rsid w:val="00CC485E"/>
    <w:rsid w:val="00CC5F51"/>
    <w:rsid w:val="00CC609B"/>
    <w:rsid w:val="00CC6640"/>
    <w:rsid w:val="00CC6FD7"/>
    <w:rsid w:val="00CC7171"/>
    <w:rsid w:val="00CC7244"/>
    <w:rsid w:val="00CC777B"/>
    <w:rsid w:val="00CD04A8"/>
    <w:rsid w:val="00CD0569"/>
    <w:rsid w:val="00CD06E8"/>
    <w:rsid w:val="00CD1ADA"/>
    <w:rsid w:val="00CD50D3"/>
    <w:rsid w:val="00CD5689"/>
    <w:rsid w:val="00CD62CD"/>
    <w:rsid w:val="00CD6714"/>
    <w:rsid w:val="00CD69DD"/>
    <w:rsid w:val="00CD6B41"/>
    <w:rsid w:val="00CD6C8B"/>
    <w:rsid w:val="00CD6DED"/>
    <w:rsid w:val="00CD793A"/>
    <w:rsid w:val="00CD7EA2"/>
    <w:rsid w:val="00CE060C"/>
    <w:rsid w:val="00CE0D1D"/>
    <w:rsid w:val="00CE143E"/>
    <w:rsid w:val="00CE14AA"/>
    <w:rsid w:val="00CE18B1"/>
    <w:rsid w:val="00CE24CE"/>
    <w:rsid w:val="00CE3437"/>
    <w:rsid w:val="00CE3A01"/>
    <w:rsid w:val="00CE3C58"/>
    <w:rsid w:val="00CE4607"/>
    <w:rsid w:val="00CE4656"/>
    <w:rsid w:val="00CE4E4B"/>
    <w:rsid w:val="00CE4F6B"/>
    <w:rsid w:val="00CE519E"/>
    <w:rsid w:val="00CE5466"/>
    <w:rsid w:val="00CE5873"/>
    <w:rsid w:val="00CE64BE"/>
    <w:rsid w:val="00CE6E82"/>
    <w:rsid w:val="00CF0236"/>
    <w:rsid w:val="00CF1FE4"/>
    <w:rsid w:val="00CF2CDB"/>
    <w:rsid w:val="00CF310E"/>
    <w:rsid w:val="00CF3C34"/>
    <w:rsid w:val="00CF3DC4"/>
    <w:rsid w:val="00CF5684"/>
    <w:rsid w:val="00CF599C"/>
    <w:rsid w:val="00CF62CE"/>
    <w:rsid w:val="00CF6435"/>
    <w:rsid w:val="00CF6B27"/>
    <w:rsid w:val="00D000D7"/>
    <w:rsid w:val="00D008B4"/>
    <w:rsid w:val="00D0094D"/>
    <w:rsid w:val="00D00B01"/>
    <w:rsid w:val="00D00CC7"/>
    <w:rsid w:val="00D01025"/>
    <w:rsid w:val="00D01585"/>
    <w:rsid w:val="00D02C7F"/>
    <w:rsid w:val="00D030E8"/>
    <w:rsid w:val="00D031A9"/>
    <w:rsid w:val="00D0383C"/>
    <w:rsid w:val="00D0438D"/>
    <w:rsid w:val="00D04C28"/>
    <w:rsid w:val="00D05661"/>
    <w:rsid w:val="00D05701"/>
    <w:rsid w:val="00D078F3"/>
    <w:rsid w:val="00D1043A"/>
    <w:rsid w:val="00D1044C"/>
    <w:rsid w:val="00D108D9"/>
    <w:rsid w:val="00D11791"/>
    <w:rsid w:val="00D11E87"/>
    <w:rsid w:val="00D1263C"/>
    <w:rsid w:val="00D13EC5"/>
    <w:rsid w:val="00D14223"/>
    <w:rsid w:val="00D142BF"/>
    <w:rsid w:val="00D14A10"/>
    <w:rsid w:val="00D15C45"/>
    <w:rsid w:val="00D162ED"/>
    <w:rsid w:val="00D16707"/>
    <w:rsid w:val="00D16964"/>
    <w:rsid w:val="00D16A08"/>
    <w:rsid w:val="00D16B2F"/>
    <w:rsid w:val="00D16F12"/>
    <w:rsid w:val="00D200BE"/>
    <w:rsid w:val="00D21433"/>
    <w:rsid w:val="00D214EF"/>
    <w:rsid w:val="00D22390"/>
    <w:rsid w:val="00D22428"/>
    <w:rsid w:val="00D22BF0"/>
    <w:rsid w:val="00D22E5B"/>
    <w:rsid w:val="00D24571"/>
    <w:rsid w:val="00D25208"/>
    <w:rsid w:val="00D253C8"/>
    <w:rsid w:val="00D25C19"/>
    <w:rsid w:val="00D26524"/>
    <w:rsid w:val="00D26A76"/>
    <w:rsid w:val="00D26B6F"/>
    <w:rsid w:val="00D26D47"/>
    <w:rsid w:val="00D2737E"/>
    <w:rsid w:val="00D277EF"/>
    <w:rsid w:val="00D3138E"/>
    <w:rsid w:val="00D327AA"/>
    <w:rsid w:val="00D33058"/>
    <w:rsid w:val="00D3373C"/>
    <w:rsid w:val="00D33912"/>
    <w:rsid w:val="00D3449E"/>
    <w:rsid w:val="00D34638"/>
    <w:rsid w:val="00D347AE"/>
    <w:rsid w:val="00D34977"/>
    <w:rsid w:val="00D3531A"/>
    <w:rsid w:val="00D3558F"/>
    <w:rsid w:val="00D359C6"/>
    <w:rsid w:val="00D35C11"/>
    <w:rsid w:val="00D36249"/>
    <w:rsid w:val="00D362CE"/>
    <w:rsid w:val="00D366F6"/>
    <w:rsid w:val="00D3743F"/>
    <w:rsid w:val="00D37504"/>
    <w:rsid w:val="00D375A4"/>
    <w:rsid w:val="00D37DF2"/>
    <w:rsid w:val="00D40A0A"/>
    <w:rsid w:val="00D41174"/>
    <w:rsid w:val="00D41323"/>
    <w:rsid w:val="00D41B8A"/>
    <w:rsid w:val="00D42164"/>
    <w:rsid w:val="00D4233F"/>
    <w:rsid w:val="00D42A23"/>
    <w:rsid w:val="00D4315A"/>
    <w:rsid w:val="00D431E7"/>
    <w:rsid w:val="00D43562"/>
    <w:rsid w:val="00D43F4A"/>
    <w:rsid w:val="00D44510"/>
    <w:rsid w:val="00D44A64"/>
    <w:rsid w:val="00D454E1"/>
    <w:rsid w:val="00D4555E"/>
    <w:rsid w:val="00D45F4F"/>
    <w:rsid w:val="00D464F3"/>
    <w:rsid w:val="00D4689D"/>
    <w:rsid w:val="00D470D6"/>
    <w:rsid w:val="00D478C2"/>
    <w:rsid w:val="00D47C20"/>
    <w:rsid w:val="00D47C82"/>
    <w:rsid w:val="00D50803"/>
    <w:rsid w:val="00D52298"/>
    <w:rsid w:val="00D5290D"/>
    <w:rsid w:val="00D52C1C"/>
    <w:rsid w:val="00D5330D"/>
    <w:rsid w:val="00D53A1D"/>
    <w:rsid w:val="00D53C84"/>
    <w:rsid w:val="00D53CA8"/>
    <w:rsid w:val="00D54825"/>
    <w:rsid w:val="00D565CB"/>
    <w:rsid w:val="00D56EBB"/>
    <w:rsid w:val="00D57A4F"/>
    <w:rsid w:val="00D57B00"/>
    <w:rsid w:val="00D60134"/>
    <w:rsid w:val="00D60A17"/>
    <w:rsid w:val="00D61028"/>
    <w:rsid w:val="00D61620"/>
    <w:rsid w:val="00D6191B"/>
    <w:rsid w:val="00D63447"/>
    <w:rsid w:val="00D63F2F"/>
    <w:rsid w:val="00D63F85"/>
    <w:rsid w:val="00D641CB"/>
    <w:rsid w:val="00D64AD3"/>
    <w:rsid w:val="00D64C4A"/>
    <w:rsid w:val="00D65A7F"/>
    <w:rsid w:val="00D65BA6"/>
    <w:rsid w:val="00D66710"/>
    <w:rsid w:val="00D66A97"/>
    <w:rsid w:val="00D66C16"/>
    <w:rsid w:val="00D66C37"/>
    <w:rsid w:val="00D66C41"/>
    <w:rsid w:val="00D67B78"/>
    <w:rsid w:val="00D67E7E"/>
    <w:rsid w:val="00D67FAF"/>
    <w:rsid w:val="00D67FF2"/>
    <w:rsid w:val="00D70422"/>
    <w:rsid w:val="00D70666"/>
    <w:rsid w:val="00D70784"/>
    <w:rsid w:val="00D7097F"/>
    <w:rsid w:val="00D70B2D"/>
    <w:rsid w:val="00D70D66"/>
    <w:rsid w:val="00D70E6B"/>
    <w:rsid w:val="00D71A51"/>
    <w:rsid w:val="00D725C2"/>
    <w:rsid w:val="00D72FEF"/>
    <w:rsid w:val="00D74BA9"/>
    <w:rsid w:val="00D74EBC"/>
    <w:rsid w:val="00D74FEC"/>
    <w:rsid w:val="00D75226"/>
    <w:rsid w:val="00D75549"/>
    <w:rsid w:val="00D7588C"/>
    <w:rsid w:val="00D76234"/>
    <w:rsid w:val="00D76A46"/>
    <w:rsid w:val="00D76B1C"/>
    <w:rsid w:val="00D77050"/>
    <w:rsid w:val="00D771C0"/>
    <w:rsid w:val="00D77652"/>
    <w:rsid w:val="00D800DE"/>
    <w:rsid w:val="00D802A9"/>
    <w:rsid w:val="00D80E0F"/>
    <w:rsid w:val="00D80E56"/>
    <w:rsid w:val="00D80EAD"/>
    <w:rsid w:val="00D8107C"/>
    <w:rsid w:val="00D81354"/>
    <w:rsid w:val="00D81CBD"/>
    <w:rsid w:val="00D81FF0"/>
    <w:rsid w:val="00D82745"/>
    <w:rsid w:val="00D82C85"/>
    <w:rsid w:val="00D82F73"/>
    <w:rsid w:val="00D83B54"/>
    <w:rsid w:val="00D848A4"/>
    <w:rsid w:val="00D84916"/>
    <w:rsid w:val="00D8498A"/>
    <w:rsid w:val="00D84B6C"/>
    <w:rsid w:val="00D852C0"/>
    <w:rsid w:val="00D85450"/>
    <w:rsid w:val="00D85EAF"/>
    <w:rsid w:val="00D86CC9"/>
    <w:rsid w:val="00D86D50"/>
    <w:rsid w:val="00D87DA5"/>
    <w:rsid w:val="00D87E29"/>
    <w:rsid w:val="00D90254"/>
    <w:rsid w:val="00D91693"/>
    <w:rsid w:val="00D91D14"/>
    <w:rsid w:val="00D9310D"/>
    <w:rsid w:val="00D93C46"/>
    <w:rsid w:val="00D93F29"/>
    <w:rsid w:val="00D940EC"/>
    <w:rsid w:val="00D949AA"/>
    <w:rsid w:val="00D94D9B"/>
    <w:rsid w:val="00D9615A"/>
    <w:rsid w:val="00D966CC"/>
    <w:rsid w:val="00D9691B"/>
    <w:rsid w:val="00D9717C"/>
    <w:rsid w:val="00D978D3"/>
    <w:rsid w:val="00D97D58"/>
    <w:rsid w:val="00D97DCA"/>
    <w:rsid w:val="00DA006E"/>
    <w:rsid w:val="00DA0647"/>
    <w:rsid w:val="00DA0C37"/>
    <w:rsid w:val="00DA0E77"/>
    <w:rsid w:val="00DA14AD"/>
    <w:rsid w:val="00DA195C"/>
    <w:rsid w:val="00DA1A5F"/>
    <w:rsid w:val="00DA1B64"/>
    <w:rsid w:val="00DA1E34"/>
    <w:rsid w:val="00DA2130"/>
    <w:rsid w:val="00DA3009"/>
    <w:rsid w:val="00DA3361"/>
    <w:rsid w:val="00DA3437"/>
    <w:rsid w:val="00DA37BF"/>
    <w:rsid w:val="00DA3AF7"/>
    <w:rsid w:val="00DA41D8"/>
    <w:rsid w:val="00DA5717"/>
    <w:rsid w:val="00DA5A5A"/>
    <w:rsid w:val="00DA5F07"/>
    <w:rsid w:val="00DA5F08"/>
    <w:rsid w:val="00DA68E3"/>
    <w:rsid w:val="00DA6F79"/>
    <w:rsid w:val="00DA7407"/>
    <w:rsid w:val="00DA7428"/>
    <w:rsid w:val="00DB02C7"/>
    <w:rsid w:val="00DB0507"/>
    <w:rsid w:val="00DB0517"/>
    <w:rsid w:val="00DB058E"/>
    <w:rsid w:val="00DB07E1"/>
    <w:rsid w:val="00DB0F05"/>
    <w:rsid w:val="00DB1242"/>
    <w:rsid w:val="00DB18B6"/>
    <w:rsid w:val="00DB1D3F"/>
    <w:rsid w:val="00DB205E"/>
    <w:rsid w:val="00DB3751"/>
    <w:rsid w:val="00DB396D"/>
    <w:rsid w:val="00DB39FA"/>
    <w:rsid w:val="00DB4238"/>
    <w:rsid w:val="00DB4B82"/>
    <w:rsid w:val="00DB5BDC"/>
    <w:rsid w:val="00DB6048"/>
    <w:rsid w:val="00DB633C"/>
    <w:rsid w:val="00DB66A1"/>
    <w:rsid w:val="00DB6746"/>
    <w:rsid w:val="00DB6AF6"/>
    <w:rsid w:val="00DB6DE1"/>
    <w:rsid w:val="00DB6F3A"/>
    <w:rsid w:val="00DC0103"/>
    <w:rsid w:val="00DC06B0"/>
    <w:rsid w:val="00DC11C4"/>
    <w:rsid w:val="00DC123F"/>
    <w:rsid w:val="00DC13D1"/>
    <w:rsid w:val="00DC15E0"/>
    <w:rsid w:val="00DC163E"/>
    <w:rsid w:val="00DC1957"/>
    <w:rsid w:val="00DC1CBD"/>
    <w:rsid w:val="00DC1DFC"/>
    <w:rsid w:val="00DC1FBE"/>
    <w:rsid w:val="00DC247C"/>
    <w:rsid w:val="00DC28FB"/>
    <w:rsid w:val="00DC32F2"/>
    <w:rsid w:val="00DC3687"/>
    <w:rsid w:val="00DC4B42"/>
    <w:rsid w:val="00DC4F2D"/>
    <w:rsid w:val="00DC4FA8"/>
    <w:rsid w:val="00DC4FB8"/>
    <w:rsid w:val="00DC512F"/>
    <w:rsid w:val="00DC51CD"/>
    <w:rsid w:val="00DC5CF8"/>
    <w:rsid w:val="00DC65A7"/>
    <w:rsid w:val="00DC66C4"/>
    <w:rsid w:val="00DC67D2"/>
    <w:rsid w:val="00DC6EE4"/>
    <w:rsid w:val="00DD0E6B"/>
    <w:rsid w:val="00DD0F66"/>
    <w:rsid w:val="00DD150C"/>
    <w:rsid w:val="00DD16CB"/>
    <w:rsid w:val="00DD26A9"/>
    <w:rsid w:val="00DD32D7"/>
    <w:rsid w:val="00DD3A42"/>
    <w:rsid w:val="00DD40B5"/>
    <w:rsid w:val="00DD6B9C"/>
    <w:rsid w:val="00DD6C52"/>
    <w:rsid w:val="00DD6CBE"/>
    <w:rsid w:val="00DD71A2"/>
    <w:rsid w:val="00DD7322"/>
    <w:rsid w:val="00DD7570"/>
    <w:rsid w:val="00DD7E5A"/>
    <w:rsid w:val="00DE0431"/>
    <w:rsid w:val="00DE04BA"/>
    <w:rsid w:val="00DE0DEE"/>
    <w:rsid w:val="00DE1C5A"/>
    <w:rsid w:val="00DE2039"/>
    <w:rsid w:val="00DE2748"/>
    <w:rsid w:val="00DE2956"/>
    <w:rsid w:val="00DE2FCB"/>
    <w:rsid w:val="00DE3004"/>
    <w:rsid w:val="00DE33DC"/>
    <w:rsid w:val="00DE359F"/>
    <w:rsid w:val="00DE3C57"/>
    <w:rsid w:val="00DE421D"/>
    <w:rsid w:val="00DE48FC"/>
    <w:rsid w:val="00DE490D"/>
    <w:rsid w:val="00DE52F7"/>
    <w:rsid w:val="00DE5C04"/>
    <w:rsid w:val="00DE630B"/>
    <w:rsid w:val="00DE6EC6"/>
    <w:rsid w:val="00DE7B0E"/>
    <w:rsid w:val="00DE7E4C"/>
    <w:rsid w:val="00DF008C"/>
    <w:rsid w:val="00DF0354"/>
    <w:rsid w:val="00DF21A8"/>
    <w:rsid w:val="00DF33ED"/>
    <w:rsid w:val="00DF49B9"/>
    <w:rsid w:val="00DF4C2D"/>
    <w:rsid w:val="00DF5DDB"/>
    <w:rsid w:val="00DF6547"/>
    <w:rsid w:val="00DF68A4"/>
    <w:rsid w:val="00E00483"/>
    <w:rsid w:val="00E00B5F"/>
    <w:rsid w:val="00E010F6"/>
    <w:rsid w:val="00E013B4"/>
    <w:rsid w:val="00E01894"/>
    <w:rsid w:val="00E0251E"/>
    <w:rsid w:val="00E02BF2"/>
    <w:rsid w:val="00E02E15"/>
    <w:rsid w:val="00E0380B"/>
    <w:rsid w:val="00E0380C"/>
    <w:rsid w:val="00E039D3"/>
    <w:rsid w:val="00E03A3D"/>
    <w:rsid w:val="00E056E0"/>
    <w:rsid w:val="00E0605F"/>
    <w:rsid w:val="00E07946"/>
    <w:rsid w:val="00E07B98"/>
    <w:rsid w:val="00E07E45"/>
    <w:rsid w:val="00E07F9B"/>
    <w:rsid w:val="00E10545"/>
    <w:rsid w:val="00E107F7"/>
    <w:rsid w:val="00E1122C"/>
    <w:rsid w:val="00E11341"/>
    <w:rsid w:val="00E116F5"/>
    <w:rsid w:val="00E11724"/>
    <w:rsid w:val="00E11AE4"/>
    <w:rsid w:val="00E11C79"/>
    <w:rsid w:val="00E12921"/>
    <w:rsid w:val="00E13E7D"/>
    <w:rsid w:val="00E14DE5"/>
    <w:rsid w:val="00E1532B"/>
    <w:rsid w:val="00E1554D"/>
    <w:rsid w:val="00E16A9B"/>
    <w:rsid w:val="00E17F7A"/>
    <w:rsid w:val="00E201CF"/>
    <w:rsid w:val="00E203CF"/>
    <w:rsid w:val="00E20BBD"/>
    <w:rsid w:val="00E2103C"/>
    <w:rsid w:val="00E21135"/>
    <w:rsid w:val="00E21C98"/>
    <w:rsid w:val="00E22A5C"/>
    <w:rsid w:val="00E22D63"/>
    <w:rsid w:val="00E23244"/>
    <w:rsid w:val="00E23513"/>
    <w:rsid w:val="00E23646"/>
    <w:rsid w:val="00E23688"/>
    <w:rsid w:val="00E23DCC"/>
    <w:rsid w:val="00E242A0"/>
    <w:rsid w:val="00E244DC"/>
    <w:rsid w:val="00E257B0"/>
    <w:rsid w:val="00E25849"/>
    <w:rsid w:val="00E25893"/>
    <w:rsid w:val="00E25F52"/>
    <w:rsid w:val="00E26184"/>
    <w:rsid w:val="00E26AEF"/>
    <w:rsid w:val="00E26F9F"/>
    <w:rsid w:val="00E2727A"/>
    <w:rsid w:val="00E276BD"/>
    <w:rsid w:val="00E2773E"/>
    <w:rsid w:val="00E306DB"/>
    <w:rsid w:val="00E306EA"/>
    <w:rsid w:val="00E30B6E"/>
    <w:rsid w:val="00E30BB7"/>
    <w:rsid w:val="00E30C44"/>
    <w:rsid w:val="00E31022"/>
    <w:rsid w:val="00E3139A"/>
    <w:rsid w:val="00E31465"/>
    <w:rsid w:val="00E31916"/>
    <w:rsid w:val="00E321B8"/>
    <w:rsid w:val="00E33275"/>
    <w:rsid w:val="00E33977"/>
    <w:rsid w:val="00E33F35"/>
    <w:rsid w:val="00E3409D"/>
    <w:rsid w:val="00E34310"/>
    <w:rsid w:val="00E347B8"/>
    <w:rsid w:val="00E35A13"/>
    <w:rsid w:val="00E35D65"/>
    <w:rsid w:val="00E36FE7"/>
    <w:rsid w:val="00E37B9C"/>
    <w:rsid w:val="00E37F21"/>
    <w:rsid w:val="00E40F1C"/>
    <w:rsid w:val="00E40FDD"/>
    <w:rsid w:val="00E419B0"/>
    <w:rsid w:val="00E41C13"/>
    <w:rsid w:val="00E41F13"/>
    <w:rsid w:val="00E42491"/>
    <w:rsid w:val="00E425D5"/>
    <w:rsid w:val="00E42780"/>
    <w:rsid w:val="00E4338F"/>
    <w:rsid w:val="00E433B5"/>
    <w:rsid w:val="00E4340C"/>
    <w:rsid w:val="00E4344E"/>
    <w:rsid w:val="00E439E5"/>
    <w:rsid w:val="00E43A69"/>
    <w:rsid w:val="00E441A5"/>
    <w:rsid w:val="00E44445"/>
    <w:rsid w:val="00E44823"/>
    <w:rsid w:val="00E455EB"/>
    <w:rsid w:val="00E45E63"/>
    <w:rsid w:val="00E45EF3"/>
    <w:rsid w:val="00E46E08"/>
    <w:rsid w:val="00E4726D"/>
    <w:rsid w:val="00E473BF"/>
    <w:rsid w:val="00E507CA"/>
    <w:rsid w:val="00E50809"/>
    <w:rsid w:val="00E511C9"/>
    <w:rsid w:val="00E515F8"/>
    <w:rsid w:val="00E51C50"/>
    <w:rsid w:val="00E53095"/>
    <w:rsid w:val="00E54084"/>
    <w:rsid w:val="00E54646"/>
    <w:rsid w:val="00E5505D"/>
    <w:rsid w:val="00E553D6"/>
    <w:rsid w:val="00E55896"/>
    <w:rsid w:val="00E55E64"/>
    <w:rsid w:val="00E56C09"/>
    <w:rsid w:val="00E574D1"/>
    <w:rsid w:val="00E57680"/>
    <w:rsid w:val="00E601C9"/>
    <w:rsid w:val="00E60C83"/>
    <w:rsid w:val="00E6222A"/>
    <w:rsid w:val="00E62798"/>
    <w:rsid w:val="00E628F9"/>
    <w:rsid w:val="00E62ABD"/>
    <w:rsid w:val="00E64371"/>
    <w:rsid w:val="00E647B8"/>
    <w:rsid w:val="00E64862"/>
    <w:rsid w:val="00E649F4"/>
    <w:rsid w:val="00E64B2E"/>
    <w:rsid w:val="00E65086"/>
    <w:rsid w:val="00E652E9"/>
    <w:rsid w:val="00E6596D"/>
    <w:rsid w:val="00E6616F"/>
    <w:rsid w:val="00E6665A"/>
    <w:rsid w:val="00E673C6"/>
    <w:rsid w:val="00E67779"/>
    <w:rsid w:val="00E67ECB"/>
    <w:rsid w:val="00E70698"/>
    <w:rsid w:val="00E70B0B"/>
    <w:rsid w:val="00E70B9E"/>
    <w:rsid w:val="00E70C30"/>
    <w:rsid w:val="00E7120B"/>
    <w:rsid w:val="00E7222E"/>
    <w:rsid w:val="00E728AD"/>
    <w:rsid w:val="00E72AD4"/>
    <w:rsid w:val="00E72B51"/>
    <w:rsid w:val="00E72BAD"/>
    <w:rsid w:val="00E7309F"/>
    <w:rsid w:val="00E736E3"/>
    <w:rsid w:val="00E73925"/>
    <w:rsid w:val="00E73A23"/>
    <w:rsid w:val="00E74107"/>
    <w:rsid w:val="00E7423B"/>
    <w:rsid w:val="00E745EA"/>
    <w:rsid w:val="00E746B0"/>
    <w:rsid w:val="00E7484B"/>
    <w:rsid w:val="00E75312"/>
    <w:rsid w:val="00E75C20"/>
    <w:rsid w:val="00E75E43"/>
    <w:rsid w:val="00E75FBC"/>
    <w:rsid w:val="00E76405"/>
    <w:rsid w:val="00E77111"/>
    <w:rsid w:val="00E774D0"/>
    <w:rsid w:val="00E778EF"/>
    <w:rsid w:val="00E77CE6"/>
    <w:rsid w:val="00E80333"/>
    <w:rsid w:val="00E80584"/>
    <w:rsid w:val="00E80621"/>
    <w:rsid w:val="00E81E96"/>
    <w:rsid w:val="00E81FF5"/>
    <w:rsid w:val="00E82D21"/>
    <w:rsid w:val="00E830BD"/>
    <w:rsid w:val="00E837A3"/>
    <w:rsid w:val="00E83E9B"/>
    <w:rsid w:val="00E8486C"/>
    <w:rsid w:val="00E84B12"/>
    <w:rsid w:val="00E859C1"/>
    <w:rsid w:val="00E869E7"/>
    <w:rsid w:val="00E86C3C"/>
    <w:rsid w:val="00E8762A"/>
    <w:rsid w:val="00E87FE9"/>
    <w:rsid w:val="00E903A5"/>
    <w:rsid w:val="00E904A5"/>
    <w:rsid w:val="00E90B28"/>
    <w:rsid w:val="00E91772"/>
    <w:rsid w:val="00E92A5E"/>
    <w:rsid w:val="00E9316A"/>
    <w:rsid w:val="00E935D3"/>
    <w:rsid w:val="00E937D0"/>
    <w:rsid w:val="00E93BBB"/>
    <w:rsid w:val="00E94445"/>
    <w:rsid w:val="00E94493"/>
    <w:rsid w:val="00E94638"/>
    <w:rsid w:val="00E94C85"/>
    <w:rsid w:val="00E956D1"/>
    <w:rsid w:val="00E95949"/>
    <w:rsid w:val="00E95D82"/>
    <w:rsid w:val="00E9637F"/>
    <w:rsid w:val="00E96A3B"/>
    <w:rsid w:val="00E973F7"/>
    <w:rsid w:val="00E97A14"/>
    <w:rsid w:val="00EA0B85"/>
    <w:rsid w:val="00EA132F"/>
    <w:rsid w:val="00EA1AC0"/>
    <w:rsid w:val="00EA1EDA"/>
    <w:rsid w:val="00EA2516"/>
    <w:rsid w:val="00EA2734"/>
    <w:rsid w:val="00EA282A"/>
    <w:rsid w:val="00EA28FD"/>
    <w:rsid w:val="00EA3073"/>
    <w:rsid w:val="00EA331D"/>
    <w:rsid w:val="00EA3710"/>
    <w:rsid w:val="00EA3B55"/>
    <w:rsid w:val="00EA3CED"/>
    <w:rsid w:val="00EA45C2"/>
    <w:rsid w:val="00EA4B04"/>
    <w:rsid w:val="00EA5B60"/>
    <w:rsid w:val="00EA5D9D"/>
    <w:rsid w:val="00EA6136"/>
    <w:rsid w:val="00EA6422"/>
    <w:rsid w:val="00EA7872"/>
    <w:rsid w:val="00EA7BBB"/>
    <w:rsid w:val="00EA7F6E"/>
    <w:rsid w:val="00EB066E"/>
    <w:rsid w:val="00EB112F"/>
    <w:rsid w:val="00EB1255"/>
    <w:rsid w:val="00EB199D"/>
    <w:rsid w:val="00EB1A8C"/>
    <w:rsid w:val="00EB1DFB"/>
    <w:rsid w:val="00EB2B51"/>
    <w:rsid w:val="00EB2EF5"/>
    <w:rsid w:val="00EB3EEC"/>
    <w:rsid w:val="00EB3FED"/>
    <w:rsid w:val="00EB40D7"/>
    <w:rsid w:val="00EB4150"/>
    <w:rsid w:val="00EB437C"/>
    <w:rsid w:val="00EB4DC5"/>
    <w:rsid w:val="00EB569A"/>
    <w:rsid w:val="00EB5B3D"/>
    <w:rsid w:val="00EB5CF8"/>
    <w:rsid w:val="00EB600D"/>
    <w:rsid w:val="00EB6C36"/>
    <w:rsid w:val="00EC0D88"/>
    <w:rsid w:val="00EC0E22"/>
    <w:rsid w:val="00EC0F18"/>
    <w:rsid w:val="00EC13A5"/>
    <w:rsid w:val="00EC2099"/>
    <w:rsid w:val="00EC2257"/>
    <w:rsid w:val="00EC248D"/>
    <w:rsid w:val="00EC317A"/>
    <w:rsid w:val="00EC604F"/>
    <w:rsid w:val="00EC6585"/>
    <w:rsid w:val="00EC66F9"/>
    <w:rsid w:val="00EC79D9"/>
    <w:rsid w:val="00EC7A25"/>
    <w:rsid w:val="00EC7BBD"/>
    <w:rsid w:val="00ED13EC"/>
    <w:rsid w:val="00ED231F"/>
    <w:rsid w:val="00ED289A"/>
    <w:rsid w:val="00ED2C8D"/>
    <w:rsid w:val="00ED4163"/>
    <w:rsid w:val="00ED4473"/>
    <w:rsid w:val="00ED4A61"/>
    <w:rsid w:val="00ED5709"/>
    <w:rsid w:val="00ED5826"/>
    <w:rsid w:val="00ED5A78"/>
    <w:rsid w:val="00ED5C03"/>
    <w:rsid w:val="00ED5E2A"/>
    <w:rsid w:val="00ED6840"/>
    <w:rsid w:val="00ED711A"/>
    <w:rsid w:val="00ED784B"/>
    <w:rsid w:val="00ED7D5A"/>
    <w:rsid w:val="00EE03BD"/>
    <w:rsid w:val="00EE0405"/>
    <w:rsid w:val="00EE0938"/>
    <w:rsid w:val="00EE0D13"/>
    <w:rsid w:val="00EE1766"/>
    <w:rsid w:val="00EE1C7C"/>
    <w:rsid w:val="00EE1CE1"/>
    <w:rsid w:val="00EE29C5"/>
    <w:rsid w:val="00EE35A0"/>
    <w:rsid w:val="00EE3DA5"/>
    <w:rsid w:val="00EE46F8"/>
    <w:rsid w:val="00EE4F0F"/>
    <w:rsid w:val="00EE59FD"/>
    <w:rsid w:val="00EE6AAB"/>
    <w:rsid w:val="00EE72C7"/>
    <w:rsid w:val="00EE7353"/>
    <w:rsid w:val="00EE776E"/>
    <w:rsid w:val="00EE7BDF"/>
    <w:rsid w:val="00EE7F49"/>
    <w:rsid w:val="00EF08BF"/>
    <w:rsid w:val="00EF1004"/>
    <w:rsid w:val="00EF188F"/>
    <w:rsid w:val="00EF1C69"/>
    <w:rsid w:val="00EF2A4C"/>
    <w:rsid w:val="00EF2B42"/>
    <w:rsid w:val="00EF2B67"/>
    <w:rsid w:val="00EF2CF6"/>
    <w:rsid w:val="00EF37C3"/>
    <w:rsid w:val="00EF3AD6"/>
    <w:rsid w:val="00EF408A"/>
    <w:rsid w:val="00EF4F97"/>
    <w:rsid w:val="00EF5861"/>
    <w:rsid w:val="00EF65BD"/>
    <w:rsid w:val="00EF65E4"/>
    <w:rsid w:val="00F003A2"/>
    <w:rsid w:val="00F00585"/>
    <w:rsid w:val="00F00731"/>
    <w:rsid w:val="00F0115C"/>
    <w:rsid w:val="00F01785"/>
    <w:rsid w:val="00F02C1F"/>
    <w:rsid w:val="00F0366D"/>
    <w:rsid w:val="00F03D5A"/>
    <w:rsid w:val="00F03DBA"/>
    <w:rsid w:val="00F046E9"/>
    <w:rsid w:val="00F04B51"/>
    <w:rsid w:val="00F05C04"/>
    <w:rsid w:val="00F06725"/>
    <w:rsid w:val="00F070AA"/>
    <w:rsid w:val="00F070CF"/>
    <w:rsid w:val="00F10698"/>
    <w:rsid w:val="00F10876"/>
    <w:rsid w:val="00F10C98"/>
    <w:rsid w:val="00F10D5A"/>
    <w:rsid w:val="00F1120E"/>
    <w:rsid w:val="00F11D37"/>
    <w:rsid w:val="00F11FBE"/>
    <w:rsid w:val="00F123FB"/>
    <w:rsid w:val="00F13D2D"/>
    <w:rsid w:val="00F13DCF"/>
    <w:rsid w:val="00F14042"/>
    <w:rsid w:val="00F141F5"/>
    <w:rsid w:val="00F142D6"/>
    <w:rsid w:val="00F1655B"/>
    <w:rsid w:val="00F168BB"/>
    <w:rsid w:val="00F17097"/>
    <w:rsid w:val="00F173FD"/>
    <w:rsid w:val="00F17769"/>
    <w:rsid w:val="00F1782F"/>
    <w:rsid w:val="00F20B67"/>
    <w:rsid w:val="00F2165A"/>
    <w:rsid w:val="00F21BE4"/>
    <w:rsid w:val="00F220F6"/>
    <w:rsid w:val="00F2251B"/>
    <w:rsid w:val="00F22A57"/>
    <w:rsid w:val="00F23093"/>
    <w:rsid w:val="00F2332D"/>
    <w:rsid w:val="00F2351A"/>
    <w:rsid w:val="00F23CEB"/>
    <w:rsid w:val="00F2450F"/>
    <w:rsid w:val="00F249C5"/>
    <w:rsid w:val="00F25C05"/>
    <w:rsid w:val="00F2630C"/>
    <w:rsid w:val="00F26327"/>
    <w:rsid w:val="00F269EA"/>
    <w:rsid w:val="00F26B05"/>
    <w:rsid w:val="00F27BAF"/>
    <w:rsid w:val="00F30266"/>
    <w:rsid w:val="00F3102D"/>
    <w:rsid w:val="00F31BFF"/>
    <w:rsid w:val="00F31F59"/>
    <w:rsid w:val="00F32408"/>
    <w:rsid w:val="00F32926"/>
    <w:rsid w:val="00F33010"/>
    <w:rsid w:val="00F3348D"/>
    <w:rsid w:val="00F347E4"/>
    <w:rsid w:val="00F34B75"/>
    <w:rsid w:val="00F35066"/>
    <w:rsid w:val="00F35355"/>
    <w:rsid w:val="00F35393"/>
    <w:rsid w:val="00F354A9"/>
    <w:rsid w:val="00F35732"/>
    <w:rsid w:val="00F3765E"/>
    <w:rsid w:val="00F37AEF"/>
    <w:rsid w:val="00F37B3A"/>
    <w:rsid w:val="00F40374"/>
    <w:rsid w:val="00F405D6"/>
    <w:rsid w:val="00F405F2"/>
    <w:rsid w:val="00F406BA"/>
    <w:rsid w:val="00F413CA"/>
    <w:rsid w:val="00F418A9"/>
    <w:rsid w:val="00F42D12"/>
    <w:rsid w:val="00F42EEF"/>
    <w:rsid w:val="00F43B54"/>
    <w:rsid w:val="00F43CB1"/>
    <w:rsid w:val="00F44172"/>
    <w:rsid w:val="00F449CF"/>
    <w:rsid w:val="00F44CF6"/>
    <w:rsid w:val="00F45511"/>
    <w:rsid w:val="00F4589B"/>
    <w:rsid w:val="00F45B5C"/>
    <w:rsid w:val="00F45C2B"/>
    <w:rsid w:val="00F45CDD"/>
    <w:rsid w:val="00F45E0D"/>
    <w:rsid w:val="00F46715"/>
    <w:rsid w:val="00F46B3D"/>
    <w:rsid w:val="00F46CF4"/>
    <w:rsid w:val="00F46F0B"/>
    <w:rsid w:val="00F47622"/>
    <w:rsid w:val="00F503FA"/>
    <w:rsid w:val="00F51C4E"/>
    <w:rsid w:val="00F51EBB"/>
    <w:rsid w:val="00F5232C"/>
    <w:rsid w:val="00F52F44"/>
    <w:rsid w:val="00F536A8"/>
    <w:rsid w:val="00F53795"/>
    <w:rsid w:val="00F53D13"/>
    <w:rsid w:val="00F557FB"/>
    <w:rsid w:val="00F562A2"/>
    <w:rsid w:val="00F56D65"/>
    <w:rsid w:val="00F56DD0"/>
    <w:rsid w:val="00F56EAE"/>
    <w:rsid w:val="00F56F0F"/>
    <w:rsid w:val="00F577A4"/>
    <w:rsid w:val="00F607C5"/>
    <w:rsid w:val="00F60B07"/>
    <w:rsid w:val="00F6114C"/>
    <w:rsid w:val="00F61686"/>
    <w:rsid w:val="00F61ECA"/>
    <w:rsid w:val="00F62130"/>
    <w:rsid w:val="00F623F5"/>
    <w:rsid w:val="00F62D10"/>
    <w:rsid w:val="00F62DE9"/>
    <w:rsid w:val="00F63C4A"/>
    <w:rsid w:val="00F63E1D"/>
    <w:rsid w:val="00F64379"/>
    <w:rsid w:val="00F646F2"/>
    <w:rsid w:val="00F64BC3"/>
    <w:rsid w:val="00F652E1"/>
    <w:rsid w:val="00F658A9"/>
    <w:rsid w:val="00F6598A"/>
    <w:rsid w:val="00F65AF6"/>
    <w:rsid w:val="00F65BBD"/>
    <w:rsid w:val="00F65EE6"/>
    <w:rsid w:val="00F66514"/>
    <w:rsid w:val="00F671AB"/>
    <w:rsid w:val="00F6787E"/>
    <w:rsid w:val="00F679DB"/>
    <w:rsid w:val="00F67F23"/>
    <w:rsid w:val="00F70B25"/>
    <w:rsid w:val="00F70B26"/>
    <w:rsid w:val="00F70FE8"/>
    <w:rsid w:val="00F7190A"/>
    <w:rsid w:val="00F71BCE"/>
    <w:rsid w:val="00F725B3"/>
    <w:rsid w:val="00F72C69"/>
    <w:rsid w:val="00F730EC"/>
    <w:rsid w:val="00F7335C"/>
    <w:rsid w:val="00F744F0"/>
    <w:rsid w:val="00F74706"/>
    <w:rsid w:val="00F74D9D"/>
    <w:rsid w:val="00F753C2"/>
    <w:rsid w:val="00F75404"/>
    <w:rsid w:val="00F759CE"/>
    <w:rsid w:val="00F75C10"/>
    <w:rsid w:val="00F75CF2"/>
    <w:rsid w:val="00F75E0F"/>
    <w:rsid w:val="00F77ADB"/>
    <w:rsid w:val="00F77F58"/>
    <w:rsid w:val="00F80488"/>
    <w:rsid w:val="00F80737"/>
    <w:rsid w:val="00F80A93"/>
    <w:rsid w:val="00F80EBB"/>
    <w:rsid w:val="00F812E7"/>
    <w:rsid w:val="00F814E7"/>
    <w:rsid w:val="00F82167"/>
    <w:rsid w:val="00F8344F"/>
    <w:rsid w:val="00F83A34"/>
    <w:rsid w:val="00F83D0C"/>
    <w:rsid w:val="00F845E0"/>
    <w:rsid w:val="00F84A9D"/>
    <w:rsid w:val="00F84C80"/>
    <w:rsid w:val="00F853CE"/>
    <w:rsid w:val="00F85A82"/>
    <w:rsid w:val="00F86679"/>
    <w:rsid w:val="00F86945"/>
    <w:rsid w:val="00F86D22"/>
    <w:rsid w:val="00F879C1"/>
    <w:rsid w:val="00F87B43"/>
    <w:rsid w:val="00F901D8"/>
    <w:rsid w:val="00F90694"/>
    <w:rsid w:val="00F90784"/>
    <w:rsid w:val="00F908E7"/>
    <w:rsid w:val="00F916B0"/>
    <w:rsid w:val="00F9175B"/>
    <w:rsid w:val="00F917A5"/>
    <w:rsid w:val="00F91A1B"/>
    <w:rsid w:val="00F91B26"/>
    <w:rsid w:val="00F92132"/>
    <w:rsid w:val="00F9225F"/>
    <w:rsid w:val="00F923E3"/>
    <w:rsid w:val="00F9252A"/>
    <w:rsid w:val="00F927D4"/>
    <w:rsid w:val="00F934FF"/>
    <w:rsid w:val="00F936BF"/>
    <w:rsid w:val="00F93B00"/>
    <w:rsid w:val="00F94097"/>
    <w:rsid w:val="00F944FB"/>
    <w:rsid w:val="00F94C1E"/>
    <w:rsid w:val="00F94DF4"/>
    <w:rsid w:val="00F95ACB"/>
    <w:rsid w:val="00F96207"/>
    <w:rsid w:val="00F962E8"/>
    <w:rsid w:val="00F96DC2"/>
    <w:rsid w:val="00F96DCF"/>
    <w:rsid w:val="00FA00E0"/>
    <w:rsid w:val="00FA0315"/>
    <w:rsid w:val="00FA0BFB"/>
    <w:rsid w:val="00FA18CB"/>
    <w:rsid w:val="00FA1F2D"/>
    <w:rsid w:val="00FA2120"/>
    <w:rsid w:val="00FA2B43"/>
    <w:rsid w:val="00FA2CCD"/>
    <w:rsid w:val="00FA3563"/>
    <w:rsid w:val="00FA4EDB"/>
    <w:rsid w:val="00FA5231"/>
    <w:rsid w:val="00FA53EF"/>
    <w:rsid w:val="00FA5D48"/>
    <w:rsid w:val="00FA5F60"/>
    <w:rsid w:val="00FA6178"/>
    <w:rsid w:val="00FA6EC7"/>
    <w:rsid w:val="00FA7378"/>
    <w:rsid w:val="00FA7FE0"/>
    <w:rsid w:val="00FB0A69"/>
    <w:rsid w:val="00FB0CEB"/>
    <w:rsid w:val="00FB0DEB"/>
    <w:rsid w:val="00FB0EFF"/>
    <w:rsid w:val="00FB12BC"/>
    <w:rsid w:val="00FB13D2"/>
    <w:rsid w:val="00FB160E"/>
    <w:rsid w:val="00FB1B1D"/>
    <w:rsid w:val="00FB1CBB"/>
    <w:rsid w:val="00FB2037"/>
    <w:rsid w:val="00FB20BC"/>
    <w:rsid w:val="00FB22D4"/>
    <w:rsid w:val="00FB2C68"/>
    <w:rsid w:val="00FB3516"/>
    <w:rsid w:val="00FB372D"/>
    <w:rsid w:val="00FB3D39"/>
    <w:rsid w:val="00FB3E0A"/>
    <w:rsid w:val="00FB3FCD"/>
    <w:rsid w:val="00FB3FD8"/>
    <w:rsid w:val="00FB63FE"/>
    <w:rsid w:val="00FB65A2"/>
    <w:rsid w:val="00FB67AD"/>
    <w:rsid w:val="00FB6AF6"/>
    <w:rsid w:val="00FB6CDB"/>
    <w:rsid w:val="00FB6E9E"/>
    <w:rsid w:val="00FB76C6"/>
    <w:rsid w:val="00FB7C4C"/>
    <w:rsid w:val="00FB7DAF"/>
    <w:rsid w:val="00FB7FB3"/>
    <w:rsid w:val="00FC0266"/>
    <w:rsid w:val="00FC0E9E"/>
    <w:rsid w:val="00FC1024"/>
    <w:rsid w:val="00FC174A"/>
    <w:rsid w:val="00FC1AB4"/>
    <w:rsid w:val="00FC20DD"/>
    <w:rsid w:val="00FC2742"/>
    <w:rsid w:val="00FC3083"/>
    <w:rsid w:val="00FC3723"/>
    <w:rsid w:val="00FC38F9"/>
    <w:rsid w:val="00FC3AE7"/>
    <w:rsid w:val="00FC3FF5"/>
    <w:rsid w:val="00FC46C2"/>
    <w:rsid w:val="00FC472C"/>
    <w:rsid w:val="00FC687E"/>
    <w:rsid w:val="00FC68E2"/>
    <w:rsid w:val="00FC6DC1"/>
    <w:rsid w:val="00FC7132"/>
    <w:rsid w:val="00FD0112"/>
    <w:rsid w:val="00FD03E0"/>
    <w:rsid w:val="00FD05EE"/>
    <w:rsid w:val="00FD0B6F"/>
    <w:rsid w:val="00FD10DE"/>
    <w:rsid w:val="00FD1378"/>
    <w:rsid w:val="00FD14FB"/>
    <w:rsid w:val="00FD1628"/>
    <w:rsid w:val="00FD178B"/>
    <w:rsid w:val="00FD1800"/>
    <w:rsid w:val="00FD2013"/>
    <w:rsid w:val="00FD240B"/>
    <w:rsid w:val="00FD2C52"/>
    <w:rsid w:val="00FD489A"/>
    <w:rsid w:val="00FD4A75"/>
    <w:rsid w:val="00FD538B"/>
    <w:rsid w:val="00FD5484"/>
    <w:rsid w:val="00FD5698"/>
    <w:rsid w:val="00FD56FB"/>
    <w:rsid w:val="00FD5A87"/>
    <w:rsid w:val="00FD66C6"/>
    <w:rsid w:val="00FD6BD8"/>
    <w:rsid w:val="00FD6BF3"/>
    <w:rsid w:val="00FD6E80"/>
    <w:rsid w:val="00FD7054"/>
    <w:rsid w:val="00FD719C"/>
    <w:rsid w:val="00FD73DF"/>
    <w:rsid w:val="00FD74BD"/>
    <w:rsid w:val="00FD7851"/>
    <w:rsid w:val="00FD7958"/>
    <w:rsid w:val="00FD7B39"/>
    <w:rsid w:val="00FE0646"/>
    <w:rsid w:val="00FE0842"/>
    <w:rsid w:val="00FE0C95"/>
    <w:rsid w:val="00FE28F4"/>
    <w:rsid w:val="00FE304D"/>
    <w:rsid w:val="00FE30A5"/>
    <w:rsid w:val="00FE364D"/>
    <w:rsid w:val="00FE3D2D"/>
    <w:rsid w:val="00FE3F1B"/>
    <w:rsid w:val="00FE4CC0"/>
    <w:rsid w:val="00FE50AD"/>
    <w:rsid w:val="00FE5982"/>
    <w:rsid w:val="00FE5AD3"/>
    <w:rsid w:val="00FE5C64"/>
    <w:rsid w:val="00FE5F2C"/>
    <w:rsid w:val="00FE5F3A"/>
    <w:rsid w:val="00FE6244"/>
    <w:rsid w:val="00FE6694"/>
    <w:rsid w:val="00FE6E91"/>
    <w:rsid w:val="00FE72B8"/>
    <w:rsid w:val="00FE747F"/>
    <w:rsid w:val="00FE74BE"/>
    <w:rsid w:val="00FF038B"/>
    <w:rsid w:val="00FF07B2"/>
    <w:rsid w:val="00FF0E4F"/>
    <w:rsid w:val="00FF1D52"/>
    <w:rsid w:val="00FF2657"/>
    <w:rsid w:val="00FF2EE9"/>
    <w:rsid w:val="00FF328C"/>
    <w:rsid w:val="00FF3ADD"/>
    <w:rsid w:val="00FF3D66"/>
    <w:rsid w:val="00FF3E0E"/>
    <w:rsid w:val="00FF3F31"/>
    <w:rsid w:val="00FF4A68"/>
    <w:rsid w:val="00FF5455"/>
    <w:rsid w:val="00FF54A9"/>
    <w:rsid w:val="00FF5938"/>
    <w:rsid w:val="00FF5E39"/>
    <w:rsid w:val="00FF65D2"/>
    <w:rsid w:val="00FF6897"/>
    <w:rsid w:val="00FF6AE3"/>
    <w:rsid w:val="00FF6CA0"/>
    <w:rsid w:val="00FF7561"/>
    <w:rsid w:val="00FF7606"/>
    <w:rsid w:val="00FF7E5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B8A57B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rd">
    <w:name w:val="Normal"/>
    <w:qFormat/>
    <w:rsid w:val="00E30C44"/>
    <w:rPr>
      <w:rFonts w:ascii="Times New Roman" w:eastAsia="Times New Roman" w:hAnsi="Times New Roman" w:cs="Times New Roman"/>
      <w:lang w:val="fr-FR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B8708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paragraph" w:styleId="berschrift2">
    <w:name w:val="heading 2"/>
    <w:basedOn w:val="Standard"/>
    <w:link w:val="berschrift2Zchn"/>
    <w:uiPriority w:val="9"/>
    <w:qFormat/>
    <w:rsid w:val="00030DCC"/>
    <w:pPr>
      <w:spacing w:before="100" w:beforeAutospacing="1" w:after="100" w:afterAutospacing="1"/>
      <w:outlineLvl w:val="1"/>
    </w:pPr>
    <w:rPr>
      <w:b/>
      <w:bCs/>
      <w:sz w:val="36"/>
      <w:szCs w:val="36"/>
      <w:lang w:val="de-DE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8D04A1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D04A1"/>
    <w:rPr>
      <w:rFonts w:asciiTheme="minorHAnsi" w:eastAsiaTheme="minorHAnsi" w:hAnsiTheme="minorHAnsi" w:cstheme="minorBidi"/>
      <w:lang w:val="de-DE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D04A1"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D04A1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D04A1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D04A1"/>
    <w:rPr>
      <w:rFonts w:ascii="Lucida Grande" w:eastAsiaTheme="minorHAnsi" w:hAnsi="Lucida Grande" w:cstheme="minorBidi"/>
      <w:sz w:val="18"/>
      <w:szCs w:val="18"/>
      <w:lang w:val="de-DE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D04A1"/>
    <w:rPr>
      <w:rFonts w:ascii="Lucida Grande" w:hAnsi="Lucida Grande"/>
      <w:sz w:val="18"/>
      <w:szCs w:val="18"/>
    </w:rPr>
  </w:style>
  <w:style w:type="table" w:styleId="Tabellenraster">
    <w:name w:val="Table Grid"/>
    <w:basedOn w:val="NormaleTabelle"/>
    <w:uiPriority w:val="59"/>
    <w:rsid w:val="009B24AB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Platzhaltertext">
    <w:name w:val="Placeholder Text"/>
    <w:basedOn w:val="Absatz-Standardschriftart"/>
    <w:uiPriority w:val="99"/>
    <w:semiHidden/>
    <w:rsid w:val="00C43166"/>
    <w:rPr>
      <w:color w:val="808080"/>
    </w:rPr>
  </w:style>
  <w:style w:type="paragraph" w:styleId="Listenabsatz">
    <w:name w:val="List Paragraph"/>
    <w:basedOn w:val="Standard"/>
    <w:uiPriority w:val="34"/>
    <w:qFormat/>
    <w:rsid w:val="00D63447"/>
    <w:pPr>
      <w:ind w:left="720"/>
      <w:contextualSpacing/>
    </w:pPr>
    <w:rPr>
      <w:rFonts w:eastAsiaTheme="minorHAnsi"/>
      <w:lang w:val="en-US"/>
    </w:rPr>
  </w:style>
  <w:style w:type="paragraph" w:customStyle="1" w:styleId="p1">
    <w:name w:val="p1"/>
    <w:basedOn w:val="Standard"/>
    <w:rsid w:val="00D63447"/>
    <w:rPr>
      <w:rFonts w:ascii="Helvetica" w:eastAsiaTheme="minorHAnsi" w:hAnsi="Helvetica"/>
      <w:sz w:val="21"/>
      <w:szCs w:val="21"/>
      <w:lang w:val="de-DE" w:eastAsia="de-DE"/>
    </w:rPr>
  </w:style>
  <w:style w:type="paragraph" w:customStyle="1" w:styleId="Chapterhead">
    <w:name w:val="Chapter_head"/>
    <w:rsid w:val="00DD3A42"/>
    <w:pPr>
      <w:spacing w:line="480" w:lineRule="auto"/>
      <w:jc w:val="center"/>
    </w:pPr>
    <w:rPr>
      <w:rFonts w:ascii="Times New Roman" w:eastAsia="Times New Roman" w:hAnsi="Times New Roman" w:cs="Times New Roman"/>
      <w:b/>
      <w:bCs/>
      <w:sz w:val="28"/>
      <w:lang w:val="en-US"/>
    </w:rPr>
  </w:style>
  <w:style w:type="paragraph" w:styleId="berarbeitung">
    <w:name w:val="Revision"/>
    <w:hidden/>
    <w:uiPriority w:val="99"/>
    <w:semiHidden/>
    <w:rsid w:val="001B3AA8"/>
    <w:rPr>
      <w:rFonts w:ascii="Times New Roman" w:hAnsi="Times New Roman" w:cs="Times New Roman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7A7D0F"/>
    <w:pPr>
      <w:tabs>
        <w:tab w:val="center" w:pos="4536"/>
        <w:tab w:val="right" w:pos="9072"/>
      </w:tabs>
    </w:pPr>
    <w:rPr>
      <w:rFonts w:eastAsiaTheme="minorHAnsi"/>
      <w:lang w:val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7A7D0F"/>
    <w:rPr>
      <w:rFonts w:ascii="Times New Roman" w:hAnsi="Times New Roman" w:cs="Times New Roman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7A7D0F"/>
    <w:pPr>
      <w:tabs>
        <w:tab w:val="center" w:pos="4536"/>
        <w:tab w:val="right" w:pos="9072"/>
      </w:tabs>
    </w:pPr>
    <w:rPr>
      <w:rFonts w:eastAsiaTheme="minorHAnsi"/>
      <w:lang w:val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7A7D0F"/>
    <w:rPr>
      <w:rFonts w:ascii="Times New Roman" w:hAnsi="Times New Roman" w:cs="Times New Roman"/>
      <w:lang w:val="en-US"/>
    </w:rPr>
  </w:style>
  <w:style w:type="character" w:styleId="Hyperlink">
    <w:name w:val="Hyperlink"/>
    <w:basedOn w:val="Absatz-Standardschriftart"/>
    <w:uiPriority w:val="99"/>
    <w:unhideWhenUsed/>
    <w:rsid w:val="00162A28"/>
    <w:rPr>
      <w:color w:val="0000FF" w:themeColor="hyperlink"/>
      <w:u w:val="single"/>
    </w:rPr>
  </w:style>
  <w:style w:type="character" w:styleId="NichtaufgelsteErwhnung">
    <w:name w:val="Unresolved Mention"/>
    <w:basedOn w:val="Absatz-Standardschriftart"/>
    <w:uiPriority w:val="99"/>
    <w:rsid w:val="00162A28"/>
    <w:rPr>
      <w:color w:val="808080"/>
      <w:shd w:val="clear" w:color="auto" w:fill="E6E6E6"/>
    </w:rPr>
  </w:style>
  <w:style w:type="paragraph" w:styleId="StandardWeb">
    <w:name w:val="Normal (Web)"/>
    <w:basedOn w:val="Standard"/>
    <w:uiPriority w:val="99"/>
    <w:semiHidden/>
    <w:unhideWhenUsed/>
    <w:rsid w:val="00A377CB"/>
    <w:pPr>
      <w:spacing w:before="100" w:beforeAutospacing="1" w:after="100" w:afterAutospacing="1"/>
    </w:pPr>
  </w:style>
  <w:style w:type="character" w:customStyle="1" w:styleId="berschrift2Zchn">
    <w:name w:val="Überschrift 2 Zchn"/>
    <w:basedOn w:val="Absatz-Standardschriftart"/>
    <w:link w:val="berschrift2"/>
    <w:uiPriority w:val="9"/>
    <w:rsid w:val="00030DCC"/>
    <w:rPr>
      <w:rFonts w:ascii="Times New Roman" w:eastAsia="Times New Roman" w:hAnsi="Times New Roman" w:cs="Times New Roman"/>
      <w:b/>
      <w:bCs/>
      <w:sz w:val="36"/>
      <w:szCs w:val="36"/>
      <w:lang w:eastAsia="de-DE"/>
    </w:rPr>
  </w:style>
  <w:style w:type="paragraph" w:styleId="Verzeichnis1">
    <w:name w:val="toc 1"/>
    <w:basedOn w:val="Standard"/>
    <w:next w:val="Standard"/>
    <w:uiPriority w:val="39"/>
    <w:unhideWhenUsed/>
    <w:rsid w:val="00B8708F"/>
    <w:pPr>
      <w:spacing w:before="120"/>
    </w:pPr>
    <w:rPr>
      <w:rFonts w:asciiTheme="minorHAnsi" w:eastAsiaTheme="minorHAnsi" w:hAnsiTheme="minorHAnsi"/>
      <w:b/>
      <w:bCs/>
      <w:i/>
      <w:iCs/>
      <w:lang w:val="en-US"/>
    </w:rPr>
  </w:style>
  <w:style w:type="paragraph" w:styleId="Verzeichnis2">
    <w:name w:val="toc 2"/>
    <w:basedOn w:val="Standard"/>
    <w:next w:val="Standard"/>
    <w:autoRedefine/>
    <w:uiPriority w:val="39"/>
    <w:unhideWhenUsed/>
    <w:rsid w:val="00B8708F"/>
    <w:pPr>
      <w:spacing w:before="120"/>
      <w:ind w:left="240"/>
    </w:pPr>
    <w:rPr>
      <w:rFonts w:asciiTheme="minorHAnsi" w:eastAsiaTheme="minorHAnsi" w:hAnsiTheme="minorHAnsi"/>
      <w:b/>
      <w:bCs/>
      <w:sz w:val="22"/>
      <w:szCs w:val="22"/>
      <w:lang w:val="en-US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B8708F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8708F"/>
    <w:pPr>
      <w:outlineLvl w:val="9"/>
    </w:pPr>
  </w:style>
  <w:style w:type="character" w:styleId="Seitenzahl">
    <w:name w:val="page number"/>
    <w:basedOn w:val="Absatz-Standardschriftart"/>
    <w:uiPriority w:val="99"/>
    <w:semiHidden/>
    <w:unhideWhenUsed/>
    <w:rsid w:val="00B8708F"/>
  </w:style>
  <w:style w:type="paragraph" w:styleId="Verzeichnis3">
    <w:name w:val="toc 3"/>
    <w:basedOn w:val="Standard"/>
    <w:next w:val="Standard"/>
    <w:autoRedefine/>
    <w:uiPriority w:val="39"/>
    <w:unhideWhenUsed/>
    <w:rsid w:val="00354F67"/>
    <w:pPr>
      <w:ind w:left="480"/>
    </w:pPr>
    <w:rPr>
      <w:rFonts w:asciiTheme="minorHAnsi" w:eastAsiaTheme="minorHAnsi" w:hAnsiTheme="minorHAnsi"/>
      <w:sz w:val="20"/>
      <w:szCs w:val="20"/>
      <w:lang w:val="en-US"/>
    </w:rPr>
  </w:style>
  <w:style w:type="paragraph" w:styleId="Verzeichnis4">
    <w:name w:val="toc 4"/>
    <w:basedOn w:val="Standard"/>
    <w:next w:val="Standard"/>
    <w:autoRedefine/>
    <w:uiPriority w:val="39"/>
    <w:unhideWhenUsed/>
    <w:rsid w:val="00354F67"/>
    <w:pPr>
      <w:ind w:left="720"/>
    </w:pPr>
    <w:rPr>
      <w:rFonts w:asciiTheme="minorHAnsi" w:eastAsiaTheme="minorHAnsi" w:hAnsiTheme="minorHAnsi"/>
      <w:sz w:val="20"/>
      <w:szCs w:val="20"/>
      <w:lang w:val="en-US"/>
    </w:rPr>
  </w:style>
  <w:style w:type="paragraph" w:styleId="Verzeichnis5">
    <w:name w:val="toc 5"/>
    <w:basedOn w:val="Standard"/>
    <w:next w:val="Standard"/>
    <w:autoRedefine/>
    <w:uiPriority w:val="39"/>
    <w:unhideWhenUsed/>
    <w:rsid w:val="00354F67"/>
    <w:pPr>
      <w:ind w:left="960"/>
    </w:pPr>
    <w:rPr>
      <w:rFonts w:asciiTheme="minorHAnsi" w:eastAsiaTheme="minorHAnsi" w:hAnsiTheme="minorHAnsi"/>
      <w:sz w:val="20"/>
      <w:szCs w:val="20"/>
      <w:lang w:val="en-US"/>
    </w:rPr>
  </w:style>
  <w:style w:type="paragraph" w:styleId="Verzeichnis6">
    <w:name w:val="toc 6"/>
    <w:basedOn w:val="Standard"/>
    <w:next w:val="Standard"/>
    <w:autoRedefine/>
    <w:uiPriority w:val="39"/>
    <w:unhideWhenUsed/>
    <w:rsid w:val="00354F67"/>
    <w:pPr>
      <w:ind w:left="1200"/>
    </w:pPr>
    <w:rPr>
      <w:rFonts w:asciiTheme="minorHAnsi" w:eastAsiaTheme="minorHAnsi" w:hAnsiTheme="minorHAnsi"/>
      <w:sz w:val="20"/>
      <w:szCs w:val="20"/>
      <w:lang w:val="en-US"/>
    </w:rPr>
  </w:style>
  <w:style w:type="paragraph" w:styleId="Verzeichnis7">
    <w:name w:val="toc 7"/>
    <w:basedOn w:val="Standard"/>
    <w:next w:val="Standard"/>
    <w:autoRedefine/>
    <w:uiPriority w:val="39"/>
    <w:unhideWhenUsed/>
    <w:rsid w:val="00354F67"/>
    <w:pPr>
      <w:ind w:left="1440"/>
    </w:pPr>
    <w:rPr>
      <w:rFonts w:asciiTheme="minorHAnsi" w:eastAsiaTheme="minorHAnsi" w:hAnsiTheme="minorHAnsi"/>
      <w:sz w:val="20"/>
      <w:szCs w:val="20"/>
      <w:lang w:val="en-US"/>
    </w:rPr>
  </w:style>
  <w:style w:type="paragraph" w:styleId="Verzeichnis8">
    <w:name w:val="toc 8"/>
    <w:basedOn w:val="Standard"/>
    <w:next w:val="Standard"/>
    <w:autoRedefine/>
    <w:uiPriority w:val="39"/>
    <w:unhideWhenUsed/>
    <w:rsid w:val="00354F67"/>
    <w:pPr>
      <w:ind w:left="1680"/>
    </w:pPr>
    <w:rPr>
      <w:rFonts w:asciiTheme="minorHAnsi" w:eastAsiaTheme="minorHAnsi" w:hAnsiTheme="minorHAnsi"/>
      <w:sz w:val="20"/>
      <w:szCs w:val="20"/>
      <w:lang w:val="en-US"/>
    </w:rPr>
  </w:style>
  <w:style w:type="paragraph" w:styleId="Verzeichnis9">
    <w:name w:val="toc 9"/>
    <w:basedOn w:val="Standard"/>
    <w:next w:val="Standard"/>
    <w:autoRedefine/>
    <w:uiPriority w:val="39"/>
    <w:unhideWhenUsed/>
    <w:rsid w:val="00354F67"/>
    <w:pPr>
      <w:ind w:left="1920"/>
    </w:pPr>
    <w:rPr>
      <w:rFonts w:asciiTheme="minorHAnsi" w:eastAsiaTheme="minorHAnsi" w:hAnsiTheme="minorHAnsi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24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398692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994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419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3073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41038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250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270641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26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6479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5097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70618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93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6429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9894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4945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999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324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742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03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120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73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63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6130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4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697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043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48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9377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15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286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50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2963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313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4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98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42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5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131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2552916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924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81676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55007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49357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4221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767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381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0509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069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87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24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4990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2227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6084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796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4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7178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2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9930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29426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59178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600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67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61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867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793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4250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808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955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564909">
          <w:marLeft w:val="126"/>
          <w:marRight w:val="126"/>
          <w:marTop w:val="0"/>
          <w:marBottom w:val="12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754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2675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2642709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688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32347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06560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910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850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665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617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647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944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572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737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414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288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5636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005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487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03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8756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009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024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467567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35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1648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01505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02817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B29C41EB-3E71-B14D-9B7D-083C8A4C8A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1588</Words>
  <Characters>10007</Characters>
  <Application>Microsoft Office Word</Application>
  <DocSecurity>0</DocSecurity>
  <Lines>83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 NIEPEL</dc:creator>
  <cp:keywords/>
  <cp:lastModifiedBy>Jan DÖRENDAHL</cp:lastModifiedBy>
  <cp:revision>4</cp:revision>
  <cp:lastPrinted>2019-07-02T11:58:00Z</cp:lastPrinted>
  <dcterms:created xsi:type="dcterms:W3CDTF">2019-07-02T11:58:00Z</dcterms:created>
  <dcterms:modified xsi:type="dcterms:W3CDTF">2019-11-22T18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VcNHSGJi"/&gt;&lt;style id="http://www.zotero.org/styles/frontiers-in-psychology" hasBibliography="1" bibliographyStyleHasBeenSet="0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/prefs&gt;&lt;/data&gt;</vt:lpwstr>
  </property>
</Properties>
</file>